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DC76D" w14:textId="77777777" w:rsidR="007D55CB" w:rsidRDefault="007D55CB"/>
    <w:p w14:paraId="50B88A05" w14:textId="77777777" w:rsidR="006D4CAF" w:rsidRDefault="006D4CAF"/>
    <w:p w14:paraId="4E773E9C" w14:textId="77777777" w:rsidR="00E67735" w:rsidRPr="00A24D49" w:rsidRDefault="00E67735" w:rsidP="00E67735">
      <w:pPr>
        <w:rPr>
          <w:b/>
        </w:rPr>
      </w:pPr>
      <w:r w:rsidRPr="00A24D49">
        <w:rPr>
          <w:b/>
        </w:rPr>
        <w:t>Title</w:t>
      </w:r>
    </w:p>
    <w:p w14:paraId="5293D175" w14:textId="5AE15675" w:rsidR="006D4CAF" w:rsidRDefault="00156F5E" w:rsidP="00E67735">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E67735"/>
    <w:p w14:paraId="2503255A" w14:textId="3DE77049" w:rsidR="00E67735" w:rsidRPr="00A24D49" w:rsidRDefault="00E67735" w:rsidP="00E67735">
      <w:pPr>
        <w:rPr>
          <w:b/>
        </w:rPr>
      </w:pPr>
      <w:r w:rsidRPr="00A24D49">
        <w:rPr>
          <w:b/>
        </w:rPr>
        <w:t>Authors</w:t>
      </w:r>
    </w:p>
    <w:p w14:paraId="2BC89279" w14:textId="51682DA8" w:rsidR="00A24D49" w:rsidRDefault="00A24D49" w:rsidP="00E67735">
      <w:pPr>
        <w:rPr>
          <w:vertAlign w:val="superscript"/>
        </w:rPr>
      </w:pPr>
      <w:r w:rsidRPr="00A24D49">
        <w:rPr>
          <w:i/>
        </w:rPr>
        <w:t>Name</w:t>
      </w:r>
      <w:r>
        <w:t xml:space="preserve">: </w:t>
      </w:r>
      <w:r w:rsidR="00E67735">
        <w:t>Ciarán D.</w:t>
      </w:r>
      <w:r w:rsidR="00E67735">
        <w:t xml:space="preserve"> McInerney</w:t>
      </w:r>
      <w:r>
        <w:t xml:space="preserve"> [CORRESPONDING AUTHOR]</w:t>
      </w:r>
    </w:p>
    <w:p w14:paraId="6A2E20BE" w14:textId="1BF797EC" w:rsidR="00E67735" w:rsidRDefault="00A24D49" w:rsidP="00E67735">
      <w:r w:rsidRPr="00A24D49">
        <w:rPr>
          <w:i/>
        </w:rPr>
        <w:t>Degree</w:t>
      </w:r>
      <w:r>
        <w:t xml:space="preserve">: </w:t>
      </w:r>
      <w:r w:rsidR="00E67735">
        <w:t>PhD</w:t>
      </w:r>
    </w:p>
    <w:p w14:paraId="048C0491" w14:textId="5BAC1755" w:rsidR="00A24D49" w:rsidRDefault="00A24D49" w:rsidP="00E67735">
      <w:r w:rsidRPr="00A24D49">
        <w:rPr>
          <w:i/>
        </w:rPr>
        <w:t>Affiliation</w:t>
      </w:r>
      <w:r>
        <w:t xml:space="preserve">: </w:t>
      </w:r>
      <w:r>
        <w:t>NIHR Yorkshire and Humber Patient Safety Translational Research Centre</w:t>
      </w:r>
      <w:r>
        <w:t>; University of Leeds</w:t>
      </w:r>
    </w:p>
    <w:p w14:paraId="12B4D44F" w14:textId="2B5FE725" w:rsidR="00A24D49" w:rsidRDefault="00A24D49" w:rsidP="00E67735">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E67735">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E67735">
      <w:r>
        <w:rPr>
          <w:i/>
        </w:rPr>
        <w:t>Phone</w:t>
      </w:r>
      <w:r>
        <w:t>: n/a</w:t>
      </w:r>
    </w:p>
    <w:p w14:paraId="26D36699" w14:textId="2DDA323A" w:rsidR="00E67735" w:rsidRDefault="00E67735" w:rsidP="00E67735"/>
    <w:p w14:paraId="6BDCB7CD" w14:textId="6E8B122A" w:rsidR="00A24D49" w:rsidRDefault="00A24D49" w:rsidP="00A24D49">
      <w:r w:rsidRPr="00A24D49">
        <w:rPr>
          <w:i/>
        </w:rPr>
        <w:t>Name</w:t>
      </w:r>
      <w:r>
        <w:t xml:space="preserve">: </w:t>
      </w:r>
      <w:r>
        <w:t>Rebecca Randel</w:t>
      </w:r>
      <w:r>
        <w:t>l</w:t>
      </w:r>
    </w:p>
    <w:p w14:paraId="5F1AB3E3" w14:textId="1A7652FA" w:rsidR="00A24D49" w:rsidRDefault="00A24D49" w:rsidP="00E67735">
      <w:r>
        <w:rPr>
          <w:i/>
        </w:rPr>
        <w:t>Degree</w:t>
      </w:r>
      <w:r>
        <w:t>: PhD</w:t>
      </w:r>
    </w:p>
    <w:p w14:paraId="6DFD93D4" w14:textId="6476ECCA" w:rsidR="00A24D49" w:rsidRDefault="00A24D49" w:rsidP="00E67735">
      <w:r>
        <w:rPr>
          <w:i/>
        </w:rPr>
        <w:t>Affiliation</w:t>
      </w:r>
      <w:r>
        <w:t xml:space="preserve">: </w:t>
      </w:r>
      <w:r>
        <w:t>University of Bradford</w:t>
      </w:r>
    </w:p>
    <w:p w14:paraId="14AA2C63" w14:textId="05AD76C6" w:rsidR="00A24D49" w:rsidRPr="00A24D49" w:rsidRDefault="00A24D49" w:rsidP="00E67735">
      <w:r>
        <w:rPr>
          <w:i/>
        </w:rPr>
        <w:t>Full address</w:t>
      </w:r>
      <w:r>
        <w:t xml:space="preserve">: </w:t>
      </w:r>
      <w:r>
        <w:t>University of Bradford</w:t>
      </w:r>
      <w:r>
        <w:t xml:space="preserve">, </w:t>
      </w:r>
      <w:r w:rsidRPr="00A24D49">
        <w:t>Richmond Rd, Bradford</w:t>
      </w:r>
      <w:r>
        <w:t>,</w:t>
      </w:r>
      <w:r w:rsidRPr="00A24D49">
        <w:t xml:space="preserve"> BD7 1DP</w:t>
      </w:r>
    </w:p>
    <w:p w14:paraId="49131361" w14:textId="77777777" w:rsidR="00A24D49" w:rsidRDefault="00A24D49" w:rsidP="00A24D49"/>
    <w:p w14:paraId="7BDB4E32" w14:textId="30827A45" w:rsidR="00A24D49" w:rsidRDefault="00A24D49" w:rsidP="00A24D49">
      <w:r w:rsidRPr="00A24D49">
        <w:rPr>
          <w:i/>
        </w:rPr>
        <w:t>Name</w:t>
      </w:r>
      <w:r>
        <w:t xml:space="preserve">: </w:t>
      </w:r>
      <w:r>
        <w:t>Ibrahim Habli</w:t>
      </w:r>
    </w:p>
    <w:p w14:paraId="2753CBD4" w14:textId="197B411E" w:rsidR="00A24D49" w:rsidRDefault="00A24D49" w:rsidP="00A24D49">
      <w:r>
        <w:rPr>
          <w:i/>
        </w:rPr>
        <w:t>Degree</w:t>
      </w:r>
      <w:r>
        <w:t xml:space="preserve">: </w:t>
      </w:r>
      <w:r>
        <w:t>PhD</w:t>
      </w:r>
    </w:p>
    <w:p w14:paraId="54BF3AA3" w14:textId="20CB6F2E" w:rsidR="00A24D49" w:rsidRDefault="00A24D49" w:rsidP="00A24D49">
      <w:r>
        <w:rPr>
          <w:i/>
        </w:rPr>
        <w:t>Affiliation</w:t>
      </w:r>
      <w:r>
        <w:t xml:space="preserve">: </w:t>
      </w:r>
      <w:r>
        <w:t>University of York</w:t>
      </w:r>
    </w:p>
    <w:p w14:paraId="5923EB12" w14:textId="228EDECA" w:rsidR="00A24D49" w:rsidRDefault="00A24D49" w:rsidP="00A24D49">
      <w:r>
        <w:rPr>
          <w:i/>
        </w:rPr>
        <w:t>Full address</w:t>
      </w:r>
      <w:r>
        <w:t>: University of York</w:t>
      </w:r>
      <w:r>
        <w:t xml:space="preserve"> </w:t>
      </w:r>
      <w:r>
        <w:t>Deramore Lane</w:t>
      </w:r>
      <w:r>
        <w:t>, Y</w:t>
      </w:r>
      <w:r>
        <w:t>ork</w:t>
      </w:r>
      <w:r>
        <w:t xml:space="preserve">, </w:t>
      </w:r>
      <w:r>
        <w:t>YO10 5GH</w:t>
      </w:r>
    </w:p>
    <w:p w14:paraId="4E31BBDF" w14:textId="77777777" w:rsidR="00A24D49" w:rsidRDefault="00A24D49" w:rsidP="00A24D49"/>
    <w:p w14:paraId="51FDEE13" w14:textId="5FCE3EB4" w:rsidR="00A24D49" w:rsidRDefault="00A24D49" w:rsidP="00A24D49">
      <w:r w:rsidRPr="00A24D49">
        <w:rPr>
          <w:i/>
        </w:rPr>
        <w:t>Name</w:t>
      </w:r>
      <w:r>
        <w:t xml:space="preserve">: </w:t>
      </w:r>
      <w:r>
        <w:t>David Jenkins</w:t>
      </w:r>
    </w:p>
    <w:p w14:paraId="15A33542" w14:textId="575498B5" w:rsidR="00A24D49" w:rsidRDefault="00A24D49" w:rsidP="00A24D49">
      <w:r>
        <w:rPr>
          <w:i/>
        </w:rPr>
        <w:t>Degree</w:t>
      </w:r>
      <w:r>
        <w:t xml:space="preserve">: </w:t>
      </w:r>
      <w:r>
        <w:t>PhD</w:t>
      </w:r>
    </w:p>
    <w:p w14:paraId="6B8729E4" w14:textId="77777777" w:rsidR="00A24D49" w:rsidRDefault="00A24D49" w:rsidP="00A24D49">
      <w:r>
        <w:rPr>
          <w:i/>
        </w:rPr>
        <w:t>Affiliation</w:t>
      </w:r>
      <w:r>
        <w:t>: NIHR Greater Manchester Patient Safety Translational Research Centre; University of Manchester</w:t>
      </w:r>
    </w:p>
    <w:p w14:paraId="53B4E3CB" w14:textId="3B5EEF97" w:rsidR="00A24D49" w:rsidRPr="00A24D49" w:rsidRDefault="00A24D49" w:rsidP="00A24D49">
      <w:r>
        <w:rPr>
          <w:i/>
        </w:rPr>
        <w:t>Full address</w:t>
      </w:r>
      <w:r>
        <w:t xml:space="preserve">: University of Manchester, </w:t>
      </w:r>
      <w:r w:rsidRPr="00A24D49">
        <w:t>Oxford Rd, Manchester M13 9PL</w:t>
      </w:r>
      <w:bookmarkStart w:id="0" w:name="_GoBack"/>
      <w:bookmarkEnd w:id="0"/>
      <w:r>
        <w:t xml:space="preserve"> </w:t>
      </w:r>
    </w:p>
    <w:p w14:paraId="73A995AA" w14:textId="77777777" w:rsidR="00A24D49" w:rsidRDefault="00A24D49" w:rsidP="00A24D49"/>
    <w:p w14:paraId="4BDF93FE" w14:textId="77777777" w:rsidR="00A24D49" w:rsidRDefault="00A24D49" w:rsidP="00A24D49">
      <w:r w:rsidRPr="00A24D49">
        <w:rPr>
          <w:i/>
        </w:rPr>
        <w:t>Name</w:t>
      </w:r>
      <w:r>
        <w:t xml:space="preserve">: </w:t>
      </w:r>
    </w:p>
    <w:p w14:paraId="5B3D4D37" w14:textId="77777777" w:rsidR="00A24D49" w:rsidRDefault="00A24D49" w:rsidP="00A24D49">
      <w:r>
        <w:rPr>
          <w:i/>
        </w:rPr>
        <w:t>Degree</w:t>
      </w:r>
      <w:r>
        <w:t xml:space="preserve">: </w:t>
      </w:r>
    </w:p>
    <w:p w14:paraId="59C81DEE" w14:textId="77777777" w:rsidR="00A24D49" w:rsidRDefault="00A24D49" w:rsidP="00A24D49">
      <w:r>
        <w:rPr>
          <w:i/>
        </w:rPr>
        <w:t>Affiliation</w:t>
      </w:r>
      <w:r>
        <w:t xml:space="preserve">: </w:t>
      </w:r>
    </w:p>
    <w:p w14:paraId="6D312354" w14:textId="77777777" w:rsidR="00A24D49" w:rsidRPr="00A24D49" w:rsidRDefault="00A24D49" w:rsidP="00A24D49">
      <w:r>
        <w:rPr>
          <w:i/>
        </w:rPr>
        <w:t>Full address</w:t>
      </w:r>
      <w:r>
        <w:t xml:space="preserve">: </w:t>
      </w:r>
    </w:p>
    <w:p w14:paraId="55767836" w14:textId="77777777" w:rsidR="00A24D49" w:rsidRDefault="00A24D49" w:rsidP="00A24D49"/>
    <w:p w14:paraId="3CEE86C2" w14:textId="77777777" w:rsidR="00A24D49" w:rsidRDefault="00A24D49" w:rsidP="00A24D49">
      <w:r w:rsidRPr="00A24D49">
        <w:rPr>
          <w:i/>
        </w:rPr>
        <w:t>Name</w:t>
      </w:r>
      <w:r>
        <w:t xml:space="preserve">: </w:t>
      </w:r>
    </w:p>
    <w:p w14:paraId="25B4A3D5" w14:textId="77777777" w:rsidR="00A24D49" w:rsidRDefault="00A24D49" w:rsidP="00A24D49">
      <w:r>
        <w:rPr>
          <w:i/>
        </w:rPr>
        <w:t>Degree</w:t>
      </w:r>
      <w:r>
        <w:t xml:space="preserve">: </w:t>
      </w:r>
    </w:p>
    <w:p w14:paraId="1DFDF6AD" w14:textId="77777777" w:rsidR="00A24D49" w:rsidRDefault="00A24D49" w:rsidP="00A24D49">
      <w:r>
        <w:rPr>
          <w:i/>
        </w:rPr>
        <w:t>Affiliation</w:t>
      </w:r>
      <w:r>
        <w:t xml:space="preserve">: </w:t>
      </w:r>
    </w:p>
    <w:p w14:paraId="32ED0B96" w14:textId="77777777" w:rsidR="00A24D49" w:rsidRPr="00A24D49" w:rsidRDefault="00A24D49" w:rsidP="00A24D49">
      <w:r>
        <w:rPr>
          <w:i/>
        </w:rPr>
        <w:t>Full address</w:t>
      </w:r>
      <w:r>
        <w:t xml:space="preserve">: </w:t>
      </w:r>
    </w:p>
    <w:p w14:paraId="03D2CB49" w14:textId="77777777" w:rsidR="00A24D49" w:rsidRDefault="00A24D49" w:rsidP="00A24D49"/>
    <w:p w14:paraId="48CD64CB" w14:textId="77777777" w:rsidR="00A24D49" w:rsidRDefault="00A24D49" w:rsidP="00A24D49">
      <w:r w:rsidRPr="00A24D49">
        <w:rPr>
          <w:i/>
        </w:rPr>
        <w:t>Name</w:t>
      </w:r>
      <w:r>
        <w:t xml:space="preserve">: </w:t>
      </w:r>
    </w:p>
    <w:p w14:paraId="0AA09F35" w14:textId="77777777" w:rsidR="00A24D49" w:rsidRDefault="00A24D49" w:rsidP="00A24D49">
      <w:r>
        <w:rPr>
          <w:i/>
        </w:rPr>
        <w:t>Degree</w:t>
      </w:r>
      <w:r>
        <w:t xml:space="preserve">: </w:t>
      </w:r>
    </w:p>
    <w:p w14:paraId="4F087777" w14:textId="77777777" w:rsidR="00A24D49" w:rsidRDefault="00A24D49" w:rsidP="00A24D49">
      <w:r>
        <w:rPr>
          <w:i/>
        </w:rPr>
        <w:t>Affiliation</w:t>
      </w:r>
      <w:r>
        <w:t xml:space="preserve">: </w:t>
      </w:r>
    </w:p>
    <w:p w14:paraId="12DBE773" w14:textId="77777777" w:rsidR="00A24D49" w:rsidRPr="00A24D49" w:rsidRDefault="00A24D49" w:rsidP="00A24D49">
      <w:r>
        <w:rPr>
          <w:i/>
        </w:rPr>
        <w:t>Full address</w:t>
      </w:r>
      <w:r>
        <w:t xml:space="preserve">: </w:t>
      </w:r>
    </w:p>
    <w:p w14:paraId="36F5CA25" w14:textId="77777777" w:rsidR="00A24D49" w:rsidRDefault="00A24D49" w:rsidP="00A24D49"/>
    <w:p w14:paraId="0E58B514" w14:textId="3B0C4414" w:rsidR="00A24D49" w:rsidRDefault="00A24D49" w:rsidP="00A24D49">
      <w:r w:rsidRPr="00A24D49">
        <w:rPr>
          <w:i/>
        </w:rPr>
        <w:t>Name</w:t>
      </w:r>
      <w:r>
        <w:t>: Niels Peek</w:t>
      </w:r>
    </w:p>
    <w:p w14:paraId="7C276640" w14:textId="1E02D87C" w:rsidR="00A24D49" w:rsidRDefault="00A24D49" w:rsidP="00A24D49">
      <w:r>
        <w:rPr>
          <w:i/>
        </w:rPr>
        <w:t>Degree</w:t>
      </w:r>
      <w:r>
        <w:t xml:space="preserve">: </w:t>
      </w:r>
      <w:r>
        <w:t>PhD</w:t>
      </w:r>
    </w:p>
    <w:p w14:paraId="0E8AA8FA" w14:textId="39D8DFE3" w:rsidR="00A24D49" w:rsidRDefault="00A24D49" w:rsidP="00A24D49">
      <w:r>
        <w:rPr>
          <w:i/>
        </w:rPr>
        <w:t>Affiliation</w:t>
      </w:r>
      <w:r>
        <w:t>: NIHR Greater Manchester Patient Safety Translational Research Centre</w:t>
      </w:r>
      <w:r>
        <w:t xml:space="preserve">; </w:t>
      </w:r>
      <w:r>
        <w:t>University of Manchester</w:t>
      </w:r>
    </w:p>
    <w:p w14:paraId="78813EE2" w14:textId="42774F12" w:rsidR="00A24D49" w:rsidRPr="00A24D49" w:rsidRDefault="00A24D49" w:rsidP="00A24D49">
      <w:r>
        <w:rPr>
          <w:i/>
        </w:rPr>
        <w:t>Full address</w:t>
      </w:r>
      <w:r>
        <w:t xml:space="preserve">: </w:t>
      </w:r>
      <w:r>
        <w:t xml:space="preserve">University of Manchester, </w:t>
      </w:r>
      <w:r w:rsidRPr="00A24D49">
        <w:t>Oxford Rd, Manchester M13 9PL</w:t>
      </w:r>
    </w:p>
    <w:p w14:paraId="19F89620" w14:textId="77777777" w:rsidR="00A24D49" w:rsidRDefault="00A24D49" w:rsidP="00A24D49"/>
    <w:p w14:paraId="70A3F874" w14:textId="0FFC974A" w:rsidR="00A24D49" w:rsidRDefault="00A24D49" w:rsidP="00A24D49">
      <w:r w:rsidRPr="00A24D49">
        <w:rPr>
          <w:i/>
        </w:rPr>
        <w:t>Name</w:t>
      </w:r>
      <w:r>
        <w:t xml:space="preserve">: </w:t>
      </w:r>
      <w:r>
        <w:t>Owen Johnson</w:t>
      </w:r>
    </w:p>
    <w:p w14:paraId="5D7F6822" w14:textId="02E0CF4E" w:rsidR="00A24D49" w:rsidRDefault="00A24D49" w:rsidP="00A24D49">
      <w:r>
        <w:rPr>
          <w:i/>
        </w:rPr>
        <w:t>Degree</w:t>
      </w:r>
      <w:r>
        <w:t xml:space="preserve">: </w:t>
      </w:r>
      <w:r>
        <w:t>MSc</w:t>
      </w:r>
    </w:p>
    <w:p w14:paraId="138C4940" w14:textId="77777777" w:rsidR="00A24D49" w:rsidRDefault="00A24D49" w:rsidP="00A24D49">
      <w:r>
        <w:t>NIHR Yorkshire and Humber Patient Safety Translational Research Centre; University of Leeds</w:t>
      </w:r>
    </w:p>
    <w:p w14:paraId="07E2D8A5" w14:textId="77777777" w:rsidR="00A24D49" w:rsidRDefault="00A24D49" w:rsidP="00A24D49">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7DB9B011" w14:textId="77777777" w:rsidR="00A24D49" w:rsidRPr="00A24D49" w:rsidRDefault="00A24D49" w:rsidP="00E67735"/>
    <w:p w14:paraId="48772173" w14:textId="77777777" w:rsidR="00E67735" w:rsidRDefault="00E67735">
      <w:r>
        <w:br w:type="page"/>
      </w:r>
    </w:p>
    <w:p w14:paraId="5C674D4A" w14:textId="77777777" w:rsidR="00DC3CBB" w:rsidRDefault="00DC3CBB" w:rsidP="00DC3CBB"/>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735BF7A5" w:rsidR="009D0ABB" w:rsidRDefault="00DF53B0" w:rsidP="007D064F">
      <w:r>
        <w:t xml:space="preserve">The fourth industrial revolution is based on cyber-physical systems and the connectivity of devices to which healthcare must adapt </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Aceto, Persico and Pescapé, 2020)","plainTextFormattedCitation":"(Aceto, Persico and Pescapé, 2020)","previouslyFormattedCitation":"(Aceto, Persico and Pescapé, 2020)"},"properties":{"noteIndex":0},"schema":"https://github.com/citation-style-language/schema/raw/master/csl-citation.json"}</w:instrText>
      </w:r>
      <w:r>
        <w:fldChar w:fldCharType="separate"/>
      </w:r>
      <w:r w:rsidRPr="00DF53B0">
        <w:rPr>
          <w:noProof/>
        </w:rPr>
        <w:t>(Aceto, Persico and Pescapé, 2020)</w:t>
      </w:r>
      <w:r>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55697B">
        <w:t>Internet-of-T</w:t>
      </w:r>
      <w:r>
        <w:t xml:space="preserve">hings </w:t>
      </w:r>
      <w:r>
        <w:fldChar w:fldCharType="begin" w:fldLock="1"/>
      </w:r>
      <w:r w:rsidR="007F0FFA">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Farahani &lt;i&gt;et al.&lt;/i&gt;, 2018)","plainTextFormattedCitation":"(Farahani et al., 2018)","previouslyFormattedCitation":"(Farahani &lt;i&gt;et al.&lt;/i&gt;, 2018)"},"properties":{"noteIndex":0},"schema":"https://github.com/citation-style-language/schema/raw/master/csl-citation.json"}</w:instrText>
      </w:r>
      <w:r>
        <w:fldChar w:fldCharType="separate"/>
      </w:r>
      <w:r w:rsidRPr="00DF53B0">
        <w:rPr>
          <w:noProof/>
        </w:rPr>
        <w:t xml:space="preserve">(Farahani </w:t>
      </w:r>
      <w:r w:rsidRPr="00DF53B0">
        <w:rPr>
          <w:i/>
          <w:noProof/>
        </w:rPr>
        <w:t>et al.</w:t>
      </w:r>
      <w:r w:rsidRPr="00DF53B0">
        <w:rPr>
          <w:noProof/>
        </w:rPr>
        <w:t>, 2018)</w:t>
      </w:r>
      <w:r>
        <w:fldChar w:fldCharType="end"/>
      </w:r>
      <w:r w:rsidR="009D0ABB">
        <w:t>.</w:t>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w:t>
      </w:r>
      <w:commentRangeStart w:id="1"/>
      <w:r w:rsidR="0077572A">
        <w:t xml:space="preserve">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commentRangeEnd w:id="1"/>
      <w:r w:rsidR="00E1344E">
        <w:rPr>
          <w:rStyle w:val="CommentReference"/>
        </w:rPr>
        <w:commentReference w:id="1"/>
      </w:r>
      <w:r w:rsidR="0077572A">
        <w:t xml:space="preserve"> </w:t>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rsidR="009D0ABB">
        <w:t xml:space="preserve"> </w:t>
      </w:r>
      <w:r w:rsidR="007D064F">
        <w:t>Other t</w:t>
      </w:r>
      <w:r w:rsidR="009D0ABB">
        <w:t xml:space="preserve">echnologies like electronic health records, decision-support tools and handheld medical devices have been developed and used for many years with reported benefits for patient care but also with concerns for patient safety </w:t>
      </w:r>
      <w:r w:rsidR="009D0ABB">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rsidR="009D0ABB">
        <w:fldChar w:fldCharType="separate"/>
      </w:r>
      <w:r w:rsidR="00351A05" w:rsidRPr="00351A05">
        <w:rPr>
          <w:noProof/>
        </w:rPr>
        <w:t xml:space="preserve">(Sittig </w:t>
      </w:r>
      <w:r w:rsidR="00351A05" w:rsidRPr="00351A05">
        <w:rPr>
          <w:i/>
          <w:noProof/>
        </w:rPr>
        <w:t>et al.</w:t>
      </w:r>
      <w:r w:rsidR="00351A05" w:rsidRPr="00351A05">
        <w:rPr>
          <w:noProof/>
        </w:rPr>
        <w:t>, 2018)</w:t>
      </w:r>
      <w:r w:rsidR="009D0ABB">
        <w:fldChar w:fldCharType="end"/>
      </w:r>
      <w:r w:rsidR="009D0ABB">
        <w:t>.</w:t>
      </w:r>
      <w:r w:rsidR="00E27DC6">
        <w:t xml:space="preserve"> </w:t>
      </w:r>
      <w:r w:rsidR="009D0ABB">
        <w:t xml:space="preserve"> It is currently unclear what the </w:t>
      </w:r>
      <w:r w:rsidR="004C0C85">
        <w:t>consequence</w:t>
      </w:r>
      <w:r w:rsidR="009D0ABB">
        <w:t xml:space="preserve">s are for patient safety </w:t>
      </w:r>
      <w:r w:rsidR="00AC4FD6">
        <w:t>as</w:t>
      </w:r>
      <w:r w:rsidR="009D0ABB">
        <w:t xml:space="preserve"> existing health information technologies become ubiquitous with increasing pace and interact </w:t>
      </w:r>
      <w:r>
        <w:t xml:space="preserve">in unforeseen ways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rsidR="009D0ABB">
        <w:t>.</w:t>
      </w:r>
      <w:r w:rsidR="007D064F">
        <w:t xml:space="preserve"> The</w:t>
      </w:r>
      <w:r>
        <w:t>re is a</w:t>
      </w:r>
      <w:r w:rsidR="007D064F">
        <w:t xml:space="preserve"> need for an improved understanding and praxis of patient safety </w:t>
      </w:r>
      <w:r>
        <w:t>in relation to information technology</w:t>
      </w:r>
      <w:r w:rsidR="007D064F">
        <w:t>.</w:t>
      </w:r>
    </w:p>
    <w:p w14:paraId="2029E978" w14:textId="62A3455D" w:rsidR="009D0ABB" w:rsidRDefault="00636CC5" w:rsidP="009D0ABB">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to appraise the academic evidence for patient safety in health information systems. </w:t>
      </w:r>
      <w:r w:rsidR="00AC4FD6">
        <w:t>Our</w:t>
      </w:r>
      <w:r w:rsidR="009D0ABB">
        <w:t xml:space="preserve"> collaborative intend</w:t>
      </w:r>
      <w:r w:rsidR="00B51A64">
        <w:t>s</w:t>
      </w:r>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r w:rsidR="00C42EFF">
        <w:t xml:space="preserve">from </w:t>
      </w:r>
      <w:r w:rsidR="00BA71D4">
        <w:t xml:space="preserve">a UK </w:t>
      </w:r>
      <w:r w:rsidR="00C42EFF">
        <w:t>perspective</w:t>
      </w:r>
      <w:r w:rsidR="00BA71D4">
        <w:t xml:space="preserve"> </w:t>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p>
    <w:p w14:paraId="15B9EE8F" w14:textId="2093ED96" w:rsidR="009D0ABB" w:rsidRDefault="009D0ABB" w:rsidP="009D0ABB">
      <w:r>
        <w:t>In Section 1 of t</w:t>
      </w:r>
      <w:r w:rsidRPr="002A32FD">
        <w:t>h</w:t>
      </w:r>
      <w:r>
        <w:t xml:space="preserve">is paper, 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and highlight the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p>
    <w:p w14:paraId="7416D4A6" w14:textId="24230EB3" w:rsidR="00DA09EC" w:rsidRPr="00F700A2" w:rsidRDefault="00DA09EC" w:rsidP="009D0ABB">
      <w:pPr>
        <w:rPr>
          <w:color w:val="4472C4" w:themeColor="accent5"/>
        </w:rPr>
      </w:pPr>
    </w:p>
    <w:p w14:paraId="0342C2C5" w14:textId="31A1842C" w:rsidR="004B6407" w:rsidRDefault="009D0ABB" w:rsidP="009D0ABB">
      <w:pPr>
        <w:pStyle w:val="Heading1"/>
      </w:pPr>
      <w:r>
        <w:t xml:space="preserve">Section 1: </w:t>
      </w:r>
      <w:r w:rsidR="005843D6">
        <w:t xml:space="preserve">Patient </w:t>
      </w:r>
      <w:r w:rsidR="000C663C">
        <w:t>S</w:t>
      </w:r>
      <w:r w:rsidR="005843D6">
        <w:t xml:space="preserve">afety and </w:t>
      </w:r>
      <w:r w:rsidR="00FF67B8">
        <w:t xml:space="preserve">Patient </w:t>
      </w:r>
      <w:r>
        <w:t>Safety Informatics</w:t>
      </w:r>
    </w:p>
    <w:p w14:paraId="359D0C01" w14:textId="77777777" w:rsidR="0033179C" w:rsidRDefault="0033179C" w:rsidP="0033179C">
      <w:pPr>
        <w:pStyle w:val="Heading2"/>
        <w:rPr>
          <w:rFonts w:asciiTheme="minorHAnsi" w:eastAsiaTheme="minorHAnsi" w:hAnsiTheme="minorHAnsi" w:cstheme="minorBidi"/>
          <w:sz w:val="22"/>
          <w:szCs w:val="22"/>
        </w:rPr>
      </w:pPr>
      <w:r>
        <w:t>Patient safety and digital health</w:t>
      </w:r>
    </w:p>
    <w:p w14:paraId="7C2132CA" w14:textId="037488D8" w:rsidR="00E95698" w:rsidRDefault="002D78D3" w:rsidP="0033179C">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and embracing</w:t>
      </w:r>
      <w:r w:rsidR="00C769FE">
        <w:t xml:space="preserve"> risk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r w:rsidR="007E7366">
        <w:t>.</w:t>
      </w:r>
      <w:r w:rsidR="00C361D0">
        <w:t xml:space="preserve"> This sets healthcare apart from other safety-critical industries</w:t>
      </w:r>
      <w:r w:rsidR="008A7803">
        <w:t xml:space="preserve"> that </w:t>
      </w:r>
      <w:r w:rsidR="00C361D0">
        <w:t>predominantly focus on only one of these approaches.</w:t>
      </w:r>
    </w:p>
    <w:p w14:paraId="24D88517" w14:textId="2E34ECEA" w:rsidR="00823212" w:rsidRDefault="00823212" w:rsidP="00823212">
      <w:pPr>
        <w:rPr>
          <w:rFonts w:cstheme="minorHAnsi"/>
        </w:rPr>
      </w:pPr>
      <w:r w:rsidRPr="00484E71">
        <w:t xml:space="preserve">While the patient-safety perspective on health information technology is not novel </w:t>
      </w:r>
      <w:r w:rsidRPr="00484E71">
        <w:fldChar w:fldCharType="begin" w:fldLock="1"/>
      </w:r>
      <w:r>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r w:rsidRPr="00484E71">
        <w:rPr>
          <w:rFonts w:cstheme="minorHAnsi"/>
        </w:rPr>
        <w:t xml:space="preserve">-safety challenges and our capacity to </w:t>
      </w:r>
      <w:r w:rsidRPr="00484E71">
        <w:rPr>
          <w:rFonts w:cstheme="minorHAnsi"/>
        </w:rPr>
        <w:lastRenderedPageBreak/>
        <w:t xml:space="preserve">address them are constantly in flux. </w:t>
      </w:r>
      <w:r w:rsidR="00455DDA">
        <w:t>H</w:t>
      </w:r>
      <w:r w:rsidR="00455DDA" w:rsidRPr="00484E71">
        <w:t>ealth information technology</w:t>
      </w:r>
      <w:r w:rsidR="00455DDA">
        <w:rPr>
          <w:rFonts w:cstheme="minorHAnsi"/>
        </w:rPr>
        <w:t xml:space="preserve"> </w:t>
      </w:r>
      <w:r>
        <w:rPr>
          <w:rFonts w:cstheme="minorHAnsi"/>
        </w:rPr>
        <w:t xml:space="preserve">is becoming increasingly networked in line with the fourth industrial revolution </w:t>
      </w:r>
      <w:r w:rsidRPr="00484E71">
        <w:rPr>
          <w:rFonts w:cstheme="minorHAnsi"/>
        </w:rPr>
        <w:fldChar w:fldCharType="begin" w:fldLock="1"/>
      </w:r>
      <w:r>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Pr="00484E71">
        <w:rPr>
          <w:rFonts w:cstheme="minorHAnsi"/>
        </w:rPr>
        <w:fldChar w:fldCharType="separate"/>
      </w:r>
      <w:r w:rsidRPr="00351A05">
        <w:rPr>
          <w:rFonts w:cstheme="minorHAnsi"/>
          <w:noProof/>
        </w:rPr>
        <w:t>(Wickramasinghe and Bodendorf, 2020)</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 xml:space="preserve"> </w:t>
      </w:r>
      <w:r w:rsidRPr="00484E71">
        <w:rPr>
          <w:rFonts w:eastAsia="Times New Roman" w:cstheme="minorHAnsi"/>
          <w:lang w:eastAsia="en-GB"/>
        </w:rPr>
        <w:fldChar w:fldCharType="begin" w:fldLock="1"/>
      </w:r>
      <w:r>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2"/>
      <w:r>
        <w:rPr>
          <w:rFonts w:cstheme="minorHAnsi"/>
        </w:rPr>
        <w:t xml:space="preserve">health information system </w:t>
      </w:r>
      <w:commentRangeEnd w:id="2"/>
      <w:r>
        <w:rPr>
          <w:rStyle w:val="CommentReference"/>
        </w:rPr>
        <w:commentReference w:id="2"/>
      </w:r>
      <w:r>
        <w:rPr>
          <w:rFonts w:cstheme="minorHAnsi"/>
        </w:rPr>
        <w:fldChar w:fldCharType="begin" w:fldLock="1"/>
      </w:r>
      <w:r>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Pr>
          <w:rFonts w:cstheme="minorHAnsi"/>
        </w:rPr>
        <w:fldChar w:fldCharType="separate"/>
      </w:r>
      <w:r w:rsidRPr="00351A05">
        <w:rPr>
          <w:rFonts w:cstheme="minorHAnsi"/>
          <w:noProof/>
        </w:rPr>
        <w:t>(Onik, Fielt and Gable, 2017)</w:t>
      </w:r>
      <w:r>
        <w:rPr>
          <w:rFonts w:cstheme="minorHAnsi"/>
        </w:rPr>
        <w:fldChar w:fldCharType="end"/>
      </w:r>
      <w:r>
        <w:rPr>
          <w:rFonts w:cstheme="minorHAnsi"/>
        </w:rPr>
        <w:t xml:space="preserve">, the success or failure of which is partly due to emergent rather than planned change resulting from local improvisation </w:t>
      </w:r>
      <w:r>
        <w:rPr>
          <w:rFonts w:cstheme="minorHAnsi"/>
        </w:rPr>
        <w:fldChar w:fldCharType="begin" w:fldLock="1"/>
      </w:r>
      <w:r>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Pr>
          <w:rFonts w:cstheme="minorHAnsi"/>
        </w:rPr>
        <w:fldChar w:fldCharType="separate"/>
      </w:r>
      <w:r w:rsidRPr="00351A05">
        <w:rPr>
          <w:rFonts w:cstheme="minorHAnsi"/>
          <w:noProof/>
        </w:rPr>
        <w:t>(Heeks, 2006)</w:t>
      </w:r>
      <w:r>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 xml:space="preserve">is evolving </w:t>
      </w:r>
      <w:r>
        <w:rPr>
          <w:rFonts w:cstheme="minorHAnsi"/>
        </w:rPr>
        <w:fldChar w:fldCharType="begin" w:fldLock="1"/>
      </w:r>
      <w:r>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Farahani &lt;i&gt;et al.&lt;/i&gt;, 2018; Aceto, Persico and Pescapé, 2020)","plainTextFormattedCitation":"(Farahani et al., 2018; Aceto, Persico and Pescapé, 2020)","previouslyFormattedCitation":"(Farahani &lt;i&gt;et al.&lt;/i&gt;, 2018; Aceto, Persico and Pescapé, 2020)"},"properties":{"noteIndex":0},"schema":"https://github.com/citation-style-language/schema/raw/master/csl-citation.json"}</w:instrText>
      </w:r>
      <w:r>
        <w:rPr>
          <w:rFonts w:cstheme="minorHAnsi"/>
        </w:rPr>
        <w:fldChar w:fldCharType="separate"/>
      </w:r>
      <w:r w:rsidRPr="007F0FFA">
        <w:rPr>
          <w:rFonts w:cstheme="minorHAnsi"/>
          <w:noProof/>
        </w:rPr>
        <w:t xml:space="preserve">(Farahani </w:t>
      </w:r>
      <w:r w:rsidRPr="007F0FFA">
        <w:rPr>
          <w:rFonts w:cstheme="minorHAnsi"/>
          <w:i/>
          <w:noProof/>
        </w:rPr>
        <w:t>et al.</w:t>
      </w:r>
      <w:r w:rsidRPr="007F0FFA">
        <w:rPr>
          <w:rFonts w:cstheme="minorHAnsi"/>
          <w:noProof/>
        </w:rPr>
        <w:t>, 2018; Aceto, Persico and Pescapé, 2020)</w:t>
      </w:r>
      <w:r>
        <w:rPr>
          <w:rFonts w:cstheme="minorHAnsi"/>
        </w:rPr>
        <w:fldChar w:fldCharType="end"/>
      </w:r>
      <w:r>
        <w:rPr>
          <w:rFonts w:cstheme="minorHAnsi"/>
        </w:rPr>
        <w:t>, and will require a systemic perspective from developers, users and patient-safety researchers to mitigate emergent challenges to patient safety.</w:t>
      </w:r>
    </w:p>
    <w:p w14:paraId="576FEE71" w14:textId="0609037C" w:rsidR="0055697B" w:rsidRDefault="006A6EEC" w:rsidP="0055697B">
      <w:r>
        <w:t xml:space="preserve">Helpfully, </w:t>
      </w:r>
      <w:r w:rsidR="0055697B">
        <w:fldChar w:fldCharType="begin" w:fldLock="1"/>
      </w:r>
      <w:r w:rsidR="0033179C">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Markus, 2004)","manualFormatting":"Markus (2004)","plainTextFormattedCitation":"(Markus, 2004)","previouslyFormattedCitation":"(Markus, 2004)"},"properties":{"noteIndex":0},"schema":"https://github.com/citation-style-language/schema/raw/master/csl-citation.json"}</w:instrText>
      </w:r>
      <w:r w:rsidR="0055697B">
        <w:fldChar w:fldCharType="separate"/>
      </w:r>
      <w:r w:rsidR="0055697B">
        <w:rPr>
          <w:noProof/>
        </w:rPr>
        <w:t>Markus</w:t>
      </w:r>
      <w:r w:rsidR="0055697B" w:rsidRPr="00F10E19">
        <w:rPr>
          <w:noProof/>
        </w:rPr>
        <w:t xml:space="preserve"> </w:t>
      </w:r>
      <w:r w:rsidR="0055697B">
        <w:rPr>
          <w:noProof/>
        </w:rPr>
        <w:t>(</w:t>
      </w:r>
      <w:r w:rsidR="0055697B" w:rsidRPr="00F10E19">
        <w:rPr>
          <w:noProof/>
        </w:rPr>
        <w:t>2004)</w:t>
      </w:r>
      <w:r w:rsidR="0055697B">
        <w:fldChar w:fldCharType="end"/>
      </w:r>
      <w:r w:rsidR="0055697B">
        <w:t xml:space="preserve"> </w:t>
      </w:r>
      <w:r w:rsidR="00455DDA">
        <w:t xml:space="preserve">provides a framework to map the ways that digital health could evolve. </w:t>
      </w:r>
      <w:r>
        <w:fldChar w:fldCharType="begin" w:fldLock="1"/>
      </w:r>
      <w:r w:rsidR="0033179C">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Markus, 2004)","manualFormatting":"Markus's (2004)","plainTextFormattedCitation":"(Markus, 2004)","previouslyFormattedCitation":"(Markus, 2004)"},"properties":{"noteIndex":0},"schema":"https://github.com/citation-style-language/schema/raw/master/csl-citation.json"}</w:instrText>
      </w:r>
      <w:r>
        <w:fldChar w:fldCharType="separate"/>
      </w:r>
      <w:r>
        <w:rPr>
          <w:noProof/>
        </w:rPr>
        <w:t>Markus's</w:t>
      </w:r>
      <w:r w:rsidRPr="00F10E19">
        <w:rPr>
          <w:noProof/>
        </w:rPr>
        <w:t xml:space="preserve"> </w:t>
      </w:r>
      <w:r>
        <w:rPr>
          <w:noProof/>
        </w:rPr>
        <w:t>(</w:t>
      </w:r>
      <w:r w:rsidRPr="00F10E19">
        <w:rPr>
          <w:noProof/>
        </w:rPr>
        <w:t>2004)</w:t>
      </w:r>
      <w:r>
        <w:fldChar w:fldCharType="end"/>
      </w:r>
      <w:r w:rsidR="00455DDA">
        <w:t xml:space="preserve"> implie</w:t>
      </w:r>
      <w:r>
        <w:t>s</w:t>
      </w:r>
      <w:r w:rsidR="002F1A2B">
        <w:t xml:space="preserve"> a</w:t>
      </w:r>
      <w:r w:rsidR="00455DDA">
        <w:t xml:space="preserve"> 2x2 </w:t>
      </w:r>
      <w:r w:rsidR="002F1A2B">
        <w:t xml:space="preserve">model </w:t>
      </w:r>
      <w:r>
        <w:t>describing</w:t>
      </w:r>
      <w:r w:rsidR="0055697B">
        <w:t xml:space="preserve"> the risk</w:t>
      </w:r>
      <w:r>
        <w:t>s</w:t>
      </w:r>
      <w:r w:rsidR="0055697B">
        <w:t xml:space="preserve"> associated with</w:t>
      </w:r>
      <w:r w:rsidR="00455DDA">
        <w:t xml:space="preserve"> both novel and existing technologies</w:t>
      </w:r>
      <w:r w:rsidR="0055697B">
        <w:t xml:space="preserve"> and </w:t>
      </w:r>
      <w:r w:rsidR="00455DDA">
        <w:t xml:space="preserve">their </w:t>
      </w:r>
      <w:r w:rsidR="0055697B">
        <w:t>application (Table x</w:t>
      </w:r>
      <w:r w:rsidR="0055697B" w:rsidRPr="00F10E19">
        <w:rPr>
          <w:highlight w:val="yellow"/>
        </w:rPr>
        <w:t>2x2</w:t>
      </w:r>
      <w:r w:rsidR="0055697B">
        <w:t xml:space="preserve">x). </w:t>
      </w:r>
      <w:r w:rsidRPr="006A6EEC">
        <w:rPr>
          <w:i/>
        </w:rPr>
        <w:t>T</w:t>
      </w:r>
      <w:r w:rsidR="0055697B" w:rsidRPr="00326C13">
        <w:rPr>
          <w:i/>
        </w:rPr>
        <w:t>echnochange</w:t>
      </w:r>
      <w:r w:rsidR="0055697B">
        <w:t xml:space="preserve"> refers to </w:t>
      </w:r>
      <w:r>
        <w:t xml:space="preserve">the highest-risk of combining </w:t>
      </w:r>
      <w:r w:rsidR="0055697B" w:rsidRPr="00823212">
        <w:rPr>
          <w:i/>
        </w:rPr>
        <w:t>novel</w:t>
      </w:r>
      <w:r w:rsidR="0055697B">
        <w:t xml:space="preserve"> applications of </w:t>
      </w:r>
      <w:r w:rsidR="0055697B" w:rsidRPr="00823212">
        <w:rPr>
          <w:i/>
        </w:rPr>
        <w:t>new</w:t>
      </w:r>
      <w:r>
        <w:t xml:space="preserve"> technologies</w:t>
      </w:r>
      <w:r w:rsidR="0055697B">
        <w:t xml:space="preserve">. </w:t>
      </w:r>
      <w:r w:rsidR="00455DDA">
        <w:t>T</w:t>
      </w:r>
      <w:r w:rsidR="00823212">
        <w:t>his high-risk</w:t>
      </w:r>
      <w:r w:rsidR="0055697B">
        <w:t xml:space="preserve"> </w:t>
      </w:r>
      <w:r>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t xml:space="preserve">large </w:t>
      </w:r>
      <w:r w:rsidR="0055697B">
        <w:t>rewards</w:t>
      </w:r>
      <w:r>
        <w:t xml:space="preserve"> but</w:t>
      </w:r>
      <w:r w:rsidR="0055697B">
        <w:t xml:space="preserve"> at the cost of patient safety. </w:t>
      </w:r>
      <w:r w:rsidR="002F1A2B">
        <w:t xml:space="preserve">It is important to note that health information systems are complex adaptive systems </w:t>
      </w:r>
      <w:r w:rsidR="002F1A2B">
        <w:rPr>
          <w:rFonts w:cstheme="minorHAnsi"/>
        </w:rPr>
        <w:fldChar w:fldCharType="begin" w:fldLock="1"/>
      </w:r>
      <w:r w:rsidR="002F1A2B">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2F1A2B">
        <w:rPr>
          <w:rFonts w:cstheme="minorHAnsi"/>
        </w:rPr>
        <w:fldChar w:fldCharType="separate"/>
      </w:r>
      <w:r w:rsidR="002F1A2B" w:rsidRPr="00351A05">
        <w:rPr>
          <w:rFonts w:cstheme="minorHAnsi"/>
          <w:noProof/>
        </w:rPr>
        <w:t>(Johnson, 2019)</w:t>
      </w:r>
      <w:r w:rsidR="002F1A2B">
        <w:rPr>
          <w:rFonts w:cstheme="minorHAnsi"/>
        </w:rPr>
        <w:fldChar w:fldCharType="end"/>
      </w:r>
      <w:r w:rsidR="002F1A2B">
        <w:t>, so whether technology is introduced via familiar or novel applications, it is likely to have unforeseeable consequences.</w:t>
      </w:r>
    </w:p>
    <w:p w14:paraId="7C1B549E" w14:textId="77777777" w:rsidR="0055697B" w:rsidRDefault="0055697B" w:rsidP="0055697B"/>
    <w:tbl>
      <w:tblPr>
        <w:tblStyle w:val="TableGrid"/>
        <w:tblW w:w="0" w:type="auto"/>
        <w:jc w:val="center"/>
        <w:tblBorders>
          <w:bottom w:val="none" w:sz="0" w:space="0" w:color="auto"/>
        </w:tblBorders>
        <w:tblLook w:val="04A0" w:firstRow="1" w:lastRow="0" w:firstColumn="1" w:lastColumn="0" w:noHBand="0" w:noVBand="1"/>
      </w:tblPr>
      <w:tblGrid>
        <w:gridCol w:w="6237"/>
      </w:tblGrid>
      <w:tr w:rsidR="0055697B" w:rsidRPr="002820F4" w14:paraId="3087362F" w14:textId="77777777" w:rsidTr="0034034B">
        <w:trPr>
          <w:jc w:val="center"/>
        </w:trPr>
        <w:tc>
          <w:tcPr>
            <w:tcW w:w="6237" w:type="dxa"/>
            <w:tcBorders>
              <w:top w:val="nil"/>
              <w:left w:val="nil"/>
              <w:bottom w:val="single" w:sz="4" w:space="0" w:color="auto"/>
              <w:right w:val="nil"/>
            </w:tcBorders>
          </w:tcPr>
          <w:p w14:paraId="3F8A1CFF" w14:textId="537C49CB" w:rsidR="0055697B" w:rsidRPr="002820F4" w:rsidRDefault="0055697B" w:rsidP="00834B1B">
            <w:pPr>
              <w:rPr>
                <w:sz w:val="20"/>
              </w:rPr>
            </w:pPr>
            <w:r w:rsidRPr="002820F4">
              <w:rPr>
                <w:b/>
                <w:sz w:val="20"/>
              </w:rPr>
              <w:t>Table x</w:t>
            </w:r>
            <w:r w:rsidRPr="002820F4">
              <w:rPr>
                <w:b/>
                <w:sz w:val="20"/>
                <w:shd w:val="clear" w:color="auto" w:fill="FFFF00"/>
              </w:rPr>
              <w:t>2x2</w:t>
            </w:r>
            <w:r w:rsidRPr="002820F4">
              <w:rPr>
                <w:b/>
                <w:sz w:val="20"/>
              </w:rPr>
              <w:t>x</w:t>
            </w:r>
            <w:r w:rsidRPr="002820F4">
              <w:rPr>
                <w:sz w:val="20"/>
              </w:rPr>
              <w:t xml:space="preserve"> Contingency table illustrating the risk categories associated with interactions of novel and existing technology and its application. Adapted from </w:t>
            </w:r>
            <w:r w:rsidRPr="002820F4">
              <w:rPr>
                <w:sz w:val="20"/>
              </w:rPr>
              <w:fldChar w:fldCharType="begin" w:fldLock="1"/>
            </w:r>
            <w:r w:rsidR="0033179C">
              <w:rPr>
                <w:sz w:val="20"/>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Markus, 2004)","manualFormatting":"Markus (2004)","plainTextFormattedCitation":"(Markus, 2004)","previouslyFormattedCitation":"(Markus, 2004)"},"properties":{"noteIndex":0},"schema":"https://github.com/citation-style-language/schema/raw/master/csl-citation.json"}</w:instrText>
            </w:r>
            <w:r w:rsidRPr="002820F4">
              <w:rPr>
                <w:sz w:val="20"/>
              </w:rPr>
              <w:fldChar w:fldCharType="separate"/>
            </w:r>
            <w:r w:rsidRPr="002820F4">
              <w:rPr>
                <w:noProof/>
                <w:sz w:val="20"/>
              </w:rPr>
              <w:t>Markus (2004)</w:t>
            </w:r>
            <w:r w:rsidRPr="002820F4">
              <w:rPr>
                <w:sz w:val="20"/>
              </w:rPr>
              <w:fldChar w:fldCharType="end"/>
            </w:r>
            <w:r w:rsidRPr="002820F4">
              <w:rPr>
                <w:sz w:val="20"/>
              </w:rPr>
              <w:t>.</w:t>
            </w:r>
          </w:p>
        </w:tc>
      </w:tr>
      <w:tr w:rsidR="0055697B" w14:paraId="5D8C918A" w14:textId="77777777" w:rsidTr="0034034B">
        <w:trPr>
          <w:jc w:val="center"/>
        </w:trPr>
        <w:tc>
          <w:tcPr>
            <w:tcW w:w="6237" w:type="dxa"/>
            <w:tcBorders>
              <w:top w:val="single" w:sz="4" w:space="0" w:color="auto"/>
              <w:left w:val="nil"/>
              <w:bottom w:val="nil"/>
              <w:right w:val="nil"/>
            </w:tcBorders>
          </w:tcPr>
          <w:tbl>
            <w:tblPr>
              <w:tblStyle w:val="TableGrid"/>
              <w:tblpPr w:leftFromText="180" w:rightFromText="180" w:vertAnchor="text" w:horzAnchor="margin" w:tblpXSpec="center" w:tblpY="35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7"/>
              <w:gridCol w:w="1210"/>
              <w:gridCol w:w="1210"/>
            </w:tblGrid>
            <w:tr w:rsidR="0055697B" w14:paraId="378B194E" w14:textId="77777777" w:rsidTr="00883287">
              <w:tc>
                <w:tcPr>
                  <w:tcW w:w="1427" w:type="dxa"/>
                  <w:tcBorders>
                    <w:bottom w:val="single" w:sz="4" w:space="0" w:color="auto"/>
                    <w:right w:val="single" w:sz="4" w:space="0" w:color="auto"/>
                  </w:tcBorders>
                </w:tcPr>
                <w:p w14:paraId="4E3670DB" w14:textId="77777777" w:rsidR="0055697B" w:rsidRDefault="0055697B" w:rsidP="00834B1B">
                  <w:pPr>
                    <w:spacing w:before="120" w:after="120"/>
                  </w:pPr>
                </w:p>
              </w:tc>
              <w:tc>
                <w:tcPr>
                  <w:tcW w:w="1210" w:type="dxa"/>
                  <w:tcBorders>
                    <w:left w:val="single" w:sz="4" w:space="0" w:color="auto"/>
                    <w:bottom w:val="single" w:sz="4" w:space="0" w:color="auto"/>
                  </w:tcBorders>
                </w:tcPr>
                <w:p w14:paraId="19945BDA" w14:textId="77777777" w:rsidR="0055697B" w:rsidRPr="002820F4" w:rsidRDefault="0055697B" w:rsidP="00834B1B">
                  <w:pPr>
                    <w:spacing w:before="120" w:after="120"/>
                    <w:jc w:val="center"/>
                    <w:rPr>
                      <w:i/>
                    </w:rPr>
                  </w:pPr>
                  <w:r w:rsidRPr="002820F4">
                    <w:rPr>
                      <w:i/>
                    </w:rPr>
                    <w:t>New technology</w:t>
                  </w:r>
                </w:p>
              </w:tc>
              <w:tc>
                <w:tcPr>
                  <w:tcW w:w="1210" w:type="dxa"/>
                  <w:tcBorders>
                    <w:bottom w:val="single" w:sz="4" w:space="0" w:color="auto"/>
                  </w:tcBorders>
                </w:tcPr>
                <w:p w14:paraId="6B9468F3" w14:textId="77777777" w:rsidR="0055697B" w:rsidRPr="002820F4" w:rsidRDefault="0055697B" w:rsidP="00834B1B">
                  <w:pPr>
                    <w:spacing w:before="120" w:after="120"/>
                    <w:jc w:val="center"/>
                    <w:rPr>
                      <w:i/>
                    </w:rPr>
                  </w:pPr>
                  <w:r w:rsidRPr="002820F4">
                    <w:rPr>
                      <w:i/>
                    </w:rPr>
                    <w:t>Existing technology</w:t>
                  </w:r>
                </w:p>
              </w:tc>
            </w:tr>
            <w:tr w:rsidR="0055697B" w14:paraId="5F5F6613" w14:textId="77777777" w:rsidTr="00883287">
              <w:tc>
                <w:tcPr>
                  <w:tcW w:w="1427" w:type="dxa"/>
                  <w:tcBorders>
                    <w:top w:val="single" w:sz="4" w:space="0" w:color="auto"/>
                    <w:right w:val="single" w:sz="4" w:space="0" w:color="auto"/>
                  </w:tcBorders>
                </w:tcPr>
                <w:p w14:paraId="6E5695E2" w14:textId="77777777" w:rsidR="0055697B" w:rsidRPr="002820F4" w:rsidRDefault="0055697B" w:rsidP="00834B1B">
                  <w:pPr>
                    <w:spacing w:before="120" w:after="120"/>
                    <w:rPr>
                      <w:i/>
                    </w:rPr>
                  </w:pPr>
                  <w:r w:rsidRPr="002820F4">
                    <w:rPr>
                      <w:i/>
                    </w:rPr>
                    <w:t>Novel application</w:t>
                  </w:r>
                </w:p>
              </w:tc>
              <w:tc>
                <w:tcPr>
                  <w:tcW w:w="1210" w:type="dxa"/>
                  <w:tcBorders>
                    <w:top w:val="single" w:sz="4" w:space="0" w:color="auto"/>
                    <w:left w:val="single" w:sz="4" w:space="0" w:color="auto"/>
                  </w:tcBorders>
                  <w:vAlign w:val="center"/>
                </w:tcPr>
                <w:p w14:paraId="0AC0E30F" w14:textId="77777777" w:rsidR="0055697B" w:rsidRDefault="0055697B" w:rsidP="00834B1B">
                  <w:pPr>
                    <w:spacing w:before="120" w:after="120"/>
                    <w:jc w:val="center"/>
                  </w:pPr>
                  <w:r>
                    <w:t>High risk</w:t>
                  </w:r>
                </w:p>
              </w:tc>
              <w:tc>
                <w:tcPr>
                  <w:tcW w:w="1210" w:type="dxa"/>
                  <w:tcBorders>
                    <w:top w:val="single" w:sz="4" w:space="0" w:color="auto"/>
                  </w:tcBorders>
                  <w:vAlign w:val="center"/>
                </w:tcPr>
                <w:p w14:paraId="24D375EA" w14:textId="77777777" w:rsidR="0055697B" w:rsidRDefault="0055697B" w:rsidP="00834B1B">
                  <w:pPr>
                    <w:spacing w:before="120" w:after="120"/>
                    <w:jc w:val="center"/>
                  </w:pPr>
                  <w:r>
                    <w:t>Moderate risk</w:t>
                  </w:r>
                </w:p>
              </w:tc>
            </w:tr>
            <w:tr w:rsidR="0055697B" w14:paraId="22DEE273" w14:textId="77777777" w:rsidTr="00883287">
              <w:tc>
                <w:tcPr>
                  <w:tcW w:w="1427" w:type="dxa"/>
                  <w:tcBorders>
                    <w:right w:val="single" w:sz="4" w:space="0" w:color="auto"/>
                  </w:tcBorders>
                </w:tcPr>
                <w:p w14:paraId="69DBDF76" w14:textId="77777777" w:rsidR="0055697B" w:rsidRPr="002820F4" w:rsidRDefault="0055697B" w:rsidP="00834B1B">
                  <w:pPr>
                    <w:spacing w:before="120" w:after="120"/>
                    <w:rPr>
                      <w:i/>
                    </w:rPr>
                  </w:pPr>
                  <w:r w:rsidRPr="002820F4">
                    <w:rPr>
                      <w:i/>
                    </w:rPr>
                    <w:t>Familiar application</w:t>
                  </w:r>
                </w:p>
              </w:tc>
              <w:tc>
                <w:tcPr>
                  <w:tcW w:w="1210" w:type="dxa"/>
                  <w:tcBorders>
                    <w:left w:val="single" w:sz="4" w:space="0" w:color="auto"/>
                  </w:tcBorders>
                  <w:vAlign w:val="center"/>
                </w:tcPr>
                <w:p w14:paraId="331895AC" w14:textId="77777777" w:rsidR="0055697B" w:rsidRDefault="0055697B" w:rsidP="00834B1B">
                  <w:pPr>
                    <w:spacing w:before="120" w:after="120"/>
                    <w:jc w:val="center"/>
                  </w:pPr>
                  <w:r>
                    <w:t>Moderate risk</w:t>
                  </w:r>
                </w:p>
              </w:tc>
              <w:tc>
                <w:tcPr>
                  <w:tcW w:w="1210" w:type="dxa"/>
                  <w:vAlign w:val="center"/>
                </w:tcPr>
                <w:p w14:paraId="5132BF3A" w14:textId="77777777" w:rsidR="0055697B" w:rsidRDefault="0055697B" w:rsidP="00834B1B">
                  <w:pPr>
                    <w:spacing w:before="120" w:after="120"/>
                    <w:jc w:val="center"/>
                  </w:pPr>
                  <w:r>
                    <w:t>Low risk</w:t>
                  </w:r>
                </w:p>
              </w:tc>
            </w:tr>
          </w:tbl>
          <w:p w14:paraId="38D4FA21" w14:textId="0664EE54" w:rsidR="00883287" w:rsidRDefault="00883287" w:rsidP="00883287">
            <w:pPr>
              <w:spacing w:before="120"/>
            </w:pPr>
          </w:p>
        </w:tc>
      </w:tr>
      <w:tr w:rsidR="0034034B" w14:paraId="69EE7255" w14:textId="77777777" w:rsidTr="0034034B">
        <w:trPr>
          <w:jc w:val="center"/>
        </w:trPr>
        <w:tc>
          <w:tcPr>
            <w:tcW w:w="6237" w:type="dxa"/>
            <w:tcBorders>
              <w:top w:val="nil"/>
              <w:left w:val="nil"/>
              <w:bottom w:val="single" w:sz="4" w:space="0" w:color="auto"/>
              <w:right w:val="nil"/>
            </w:tcBorders>
          </w:tcPr>
          <w:p w14:paraId="17992A0A" w14:textId="77777777" w:rsidR="0034034B" w:rsidRDefault="0034034B" w:rsidP="00834B1B">
            <w:pPr>
              <w:spacing w:before="120" w:after="120"/>
            </w:pPr>
          </w:p>
        </w:tc>
      </w:tr>
    </w:tbl>
    <w:p w14:paraId="2E2864CF" w14:textId="77777777" w:rsidR="0055697B" w:rsidRDefault="0055697B" w:rsidP="00484E71"/>
    <w:p w14:paraId="3BB0EAC7" w14:textId="06970A3D" w:rsidR="0032493D" w:rsidRDefault="006A6EEC" w:rsidP="0032493D">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 xml:space="preserve">are </w:t>
      </w:r>
      <w:commentRangeStart w:id="3"/>
      <w:r>
        <w:t>similar</w:t>
      </w:r>
      <w:commentRangeEnd w:id="3"/>
      <w:r>
        <w:rPr>
          <w:rStyle w:val="CommentReference"/>
        </w:rPr>
        <w:commentReference w:id="3"/>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Pr="0032493D">
        <w:t xml:space="preserve">algorithms and models </w:t>
      </w:r>
      <w:r>
        <w:t xml:space="preserve">are of transient relevance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w:t>
      </w:r>
      <w:r>
        <w:t xml:space="preserve">there has been a </w:t>
      </w:r>
      <w:r w:rsidR="0032493D" w:rsidRPr="0032493D">
        <w:t xml:space="preserve">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r w:rsidR="007551CF">
        <w:t>;</w:t>
      </w:r>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5EF650BB" w14:textId="1B70F77F" w:rsidR="00823212" w:rsidRDefault="00823212" w:rsidP="0032493D">
      <w:pPr>
        <w:rPr>
          <w:color w:val="4472C4" w:themeColor="accent5"/>
        </w:rPr>
      </w:pPr>
    </w:p>
    <w:p w14:paraId="57D38080" w14:textId="7FF1ECA6" w:rsidR="00823212" w:rsidRDefault="0033179C" w:rsidP="00823212">
      <w:pPr>
        <w:pStyle w:val="Heading2"/>
      </w:pPr>
      <w:r>
        <w:lastRenderedPageBreak/>
        <w:t>Patient Safety Informatics</w:t>
      </w:r>
    </w:p>
    <w:p w14:paraId="02070CF9" w14:textId="3E1EFF2C" w:rsidR="0075274E" w:rsidRDefault="00EE199C" w:rsidP="00DE526B">
      <w:r>
        <w:t xml:space="preserve">Although there is no official 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 xml:space="preserve">” </w:t>
      </w:r>
      <w:r w:rsidR="00151E77">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rsidR="00151E77">
        <w:fldChar w:fldCharType="separate"/>
      </w:r>
      <w:r w:rsidR="00351A05" w:rsidRPr="00351A05">
        <w:rPr>
          <w:noProof/>
        </w:rPr>
        <w:t>(IMIA WG7, 2018)</w:t>
      </w:r>
      <w:r w:rsidR="00151E77">
        <w:fldChar w:fldCharType="end"/>
      </w:r>
      <w:r w:rsidR="00151E77">
        <w:t>.</w:t>
      </w:r>
      <w:r w:rsidR="004E5CE1">
        <w:t xml:space="preserve"> 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533E22">
        <w:t xml:space="preserve"> The following paragraphs are in support of our proposed definition of Patient Safety Informatics: the study of patient-safety-related information in healthcare systems.</w:t>
      </w:r>
    </w:p>
    <w:p w14:paraId="7E0AFA1D" w14:textId="17CCDB90" w:rsidR="00DE526B" w:rsidRDefault="0075274E" w:rsidP="00DE526B">
      <w:r w:rsidRPr="00CC5C52">
        <w:rPr>
          <w:i/>
        </w:rPr>
        <w:t>Informatics</w:t>
      </w:r>
      <w:r>
        <w:t xml:space="preserve"> </w:t>
      </w:r>
      <w:r w:rsidR="00CC5C52">
        <w:t>is</w:t>
      </w:r>
      <w:r>
        <w:t xml:space="preserve"> the interdisciplinary study of information and its environment </w:t>
      </w:r>
      <w:r>
        <w:fldChar w:fldCharType="begin" w:fldLock="1"/>
      </w:r>
      <w:r w:rsidR="00FC5386">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Gammack, Hobbs and Pigott, 2011)","plainTextFormattedCitation":"(Gammack, Hobbs and Pigott, 2011)","previouslyFormattedCitation":"(Gammack, Hobbs and Pigott, 2011)"},"properties":{"noteIndex":0},"schema":"https://github.com/citation-style-language/schema/raw/master/csl-citation.json"}</w:instrText>
      </w:r>
      <w:r>
        <w:fldChar w:fldCharType="separate"/>
      </w:r>
      <w:r w:rsidRPr="0075274E">
        <w:rPr>
          <w:noProof/>
        </w:rPr>
        <w:t>(Gammack, Hobbs and Pigott, 2011)</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 and as a reflection of safety culture</w:t>
      </w:r>
      <w:r w:rsidR="00217673">
        <w:t xml:space="preserve"> </w:t>
      </w:r>
      <w:r w:rsidR="00217673">
        <w:fldChar w:fldCharType="begin" w:fldLock="1"/>
      </w:r>
      <w:r w:rsidR="00217673">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Westrum, 2014)","plainTextFormattedCitation":"(Westrum, 2014)","previouslyFormattedCitation":"(Westrum, 2014)"},"properties":{"noteIndex":0},"schema":"https://github.com/citation-style-language/schema/raw/master/csl-citation.json"}</w:instrText>
      </w:r>
      <w:r w:rsidR="00217673">
        <w:fldChar w:fldCharType="separate"/>
      </w:r>
      <w:r w:rsidR="00217673" w:rsidRPr="00217673">
        <w:rPr>
          <w:noProof/>
        </w:rPr>
        <w:t>(Westrum, 2014)</w:t>
      </w:r>
      <w:r w:rsidR="00217673">
        <w:fldChar w:fldCharType="end"/>
      </w:r>
      <w:r w:rsidR="00217673">
        <w:t>.</w:t>
      </w:r>
      <w:r w:rsidR="00DE526B">
        <w:t xml:space="preserve"> Safety informatics 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CC5C52">
        <w:t xml:space="preserve"> </w:t>
      </w:r>
      <w:r w:rsidR="00CC5C52">
        <w:fldChar w:fldCharType="begin" w:fldLock="1"/>
      </w:r>
      <w:r w:rsidR="00CC5C52">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Wang and Wu, 2020)","plainTextFormattedCitation":"(Wang and Wu, 2020)","previouslyFormattedCitation":"(Wang and Wu, 2020)"},"properties":{"noteIndex":0},"schema":"https://github.com/citation-style-language/schema/raw/master/csl-citation.json"}</w:instrText>
      </w:r>
      <w:r w:rsidR="00CC5C52">
        <w:fldChar w:fldCharType="separate"/>
      </w:r>
      <w:r w:rsidR="00CC5C52" w:rsidRPr="00DE526B">
        <w:rPr>
          <w:noProof/>
        </w:rPr>
        <w:t>(Wang and Wu, 2020)</w:t>
      </w:r>
      <w:r w:rsidR="00CC5C52">
        <w:fldChar w:fldCharType="end"/>
      </w:r>
      <w:r w:rsidR="00DE526B">
        <w:t>. Here, safety information refers to safety-related data that shows system</w:t>
      </w:r>
      <w:r w:rsidR="00CC5C52">
        <w:t>s’</w:t>
      </w:r>
      <w:r w:rsidR="00DE526B">
        <w:t xml:space="preserve"> safety state and its changes </w:t>
      </w:r>
      <w:r w:rsidR="00DE526B">
        <w:fldChar w:fldCharType="begin" w:fldLock="1"/>
      </w:r>
      <w:r w:rsidR="00DE526B">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Huang &lt;i&gt;et al.&lt;/i&gt;, 2017; Wang and Wu, 2018)","plainTextFormattedCitation":"(Huang et al., 2017; Wang and Wu, 2018)","previouslyFormattedCitation":"(Huang &lt;i&gt;et al.&lt;/i&gt;, 2017; Wang and Wu, 2018)"},"properties":{"noteIndex":0},"schema":"https://github.com/citation-style-language/schema/raw/master/csl-citation.json"}</w:instrText>
      </w:r>
      <w:r w:rsidR="00DE526B">
        <w:fldChar w:fldCharType="separate"/>
      </w:r>
      <w:r w:rsidR="00DE526B" w:rsidRPr="00DE526B">
        <w:rPr>
          <w:noProof/>
        </w:rPr>
        <w:t xml:space="preserve">(Huang </w:t>
      </w:r>
      <w:r w:rsidR="00DE526B" w:rsidRPr="00DE526B">
        <w:rPr>
          <w:i/>
          <w:noProof/>
        </w:rPr>
        <w:t>et al.</w:t>
      </w:r>
      <w:r w:rsidR="00DE526B" w:rsidRPr="00DE526B">
        <w:rPr>
          <w:noProof/>
        </w:rPr>
        <w:t>, 2017; Wang and Wu, 2018)</w:t>
      </w:r>
      <w:r w:rsidR="00DE526B">
        <w:fldChar w:fldCharType="end"/>
      </w:r>
      <w:r w:rsidR="00DE526B">
        <w:t xml:space="preserve">. There have been calls to </w:t>
      </w:r>
      <w:r w:rsidR="00DE526B" w:rsidRPr="00217673">
        <w:t>bridge the gap between research and practice in the safety of systems</w:t>
      </w:r>
      <w:r w:rsidR="00DE526B">
        <w:t xml:space="preserve"> </w:t>
      </w:r>
      <w:r w:rsidR="00DE526B">
        <w:fldChar w:fldCharType="begin" w:fldLock="1"/>
      </w:r>
      <w:r w:rsidR="00DE526B">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Underwood and Waterson, 2013)","plainTextFormattedCitation":"(Underwood and Waterson, 2013)","previouslyFormattedCitation":"(Underwood and Waterson, 2013)"},"properties":{"noteIndex":0},"schema":"https://github.com/citation-style-language/schema/raw/master/csl-citation.json"}</w:instrText>
      </w:r>
      <w:r w:rsidR="00DE526B">
        <w:fldChar w:fldCharType="separate"/>
      </w:r>
      <w:r w:rsidR="00DE526B" w:rsidRPr="00217673">
        <w:rPr>
          <w:noProof/>
        </w:rPr>
        <w:t>(Underwood and Waterson, 2013)</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651C5308" w14:textId="70137098" w:rsidR="00217673" w:rsidRDefault="00E46030" w:rsidP="004E5CE1">
      <w:r>
        <w:fldChar w:fldCharType="begin" w:fldLock="1"/>
      </w:r>
      <w:r>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Bakken, Cimino and Hripcsak, 2004)","manualFormatting":"Bakken, Cimino and Hripcsak (2004)","plainTextFormattedCitation":"(Bakken, Cimino and Hripcsak, 2004)","previouslyFormattedCitation":"(Bakken, Cimino and Hripcsak, 2004)"},"properties":{"noteIndex":0},"schema":"https://github.com/citation-style-language/schema/raw/master/csl-citation.json"}</w:instrText>
      </w:r>
      <w:r>
        <w:fldChar w:fldCharType="separate"/>
      </w:r>
      <w:r w:rsidRPr="00E46030">
        <w:rPr>
          <w:noProof/>
        </w:rPr>
        <w:t>Bakken, Cimino a</w:t>
      </w:r>
      <w:r>
        <w:rPr>
          <w:noProof/>
        </w:rPr>
        <w:t>nd Hripcsak</w:t>
      </w:r>
      <w:r w:rsidRPr="00E46030">
        <w:rPr>
          <w:noProof/>
        </w:rPr>
        <w:t xml:space="preserve"> </w:t>
      </w:r>
      <w:r>
        <w:rPr>
          <w:noProof/>
        </w:rPr>
        <w:t>(</w:t>
      </w:r>
      <w:r w:rsidRPr="00E46030">
        <w:rPr>
          <w:noProof/>
        </w:rPr>
        <w:t>2004)</w:t>
      </w:r>
      <w:r>
        <w:fldChar w:fldCharType="end"/>
      </w:r>
      <w:r>
        <w:t xml:space="preserve"> explored how informatics can promote patient safety and provided recommendations </w:t>
      </w:r>
      <w:r w:rsidR="00CC5C52">
        <w:t>like</w:t>
      </w:r>
      <w:r>
        <w:t xml:space="preserve"> integrating informatics into healthcare curricula</w:t>
      </w:r>
      <w:r w:rsidR="00DB6363">
        <w:t xml:space="preserve"> and</w:t>
      </w:r>
      <w:r>
        <w:t xml:space="preserve"> the evaluation of </w:t>
      </w:r>
      <w:r w:rsidR="00CC5C52">
        <w:t>digital health</w:t>
      </w:r>
      <w:r>
        <w:t xml:space="preserve"> from health-economic, clinical and administrative perspectives. While welcomed, these recommendations</w:t>
      </w:r>
      <w:r w:rsidR="00DB6363">
        <w:t>,</w:t>
      </w:r>
      <w:r>
        <w:t xml:space="preserve"> and the challenges</w:t>
      </w:r>
      <w:r w:rsidR="00DB6363">
        <w:t xml:space="preserve"> they purport to address,</w:t>
      </w:r>
      <w:r>
        <w:t xml:space="preserve"> c</w:t>
      </w:r>
      <w:r w:rsidR="00DB6363">
        <w:t>oncern</w:t>
      </w:r>
      <w:r>
        <w:t xml:space="preserve"> </w:t>
      </w:r>
      <w:r w:rsidR="00CC5C52">
        <w:t>health information technologies</w:t>
      </w:r>
      <w:r>
        <w:t xml:space="preserve"> in isolation and their function in promoting patient safety</w:t>
      </w:r>
      <w:r w:rsidR="00DE526B">
        <w:t>, only</w:t>
      </w:r>
      <w:r>
        <w:t xml:space="preserve">. As described earlier, emerging digital health must consider </w:t>
      </w:r>
      <w:r w:rsidR="00533E22">
        <w:t xml:space="preserve">the safety of </w:t>
      </w:r>
      <w:r w:rsidR="00CC5C52">
        <w:t>health information systems</w:t>
      </w:r>
      <w:r>
        <w:t xml:space="preserve"> and their safe use, too </w:t>
      </w:r>
      <w:r>
        <w:fldChar w:fldCharType="begin" w:fldLock="1"/>
      </w:r>
      <w:r w:rsidR="00DE526B">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plainTextFormattedCitation":"(Singh and Sittig, 2016)","previouslyFormattedCitation":"(Singh and Sittig, 2016)"},"properties":{"noteIndex":0},"schema":"https://github.com/citation-style-language/schema/raw/master/csl-citation.json"}</w:instrText>
      </w:r>
      <w:r>
        <w:fldChar w:fldCharType="separate"/>
      </w:r>
      <w:r w:rsidRPr="00E46030">
        <w:rPr>
          <w:noProof/>
        </w:rPr>
        <w:t>(Singh and Sittig, 2016)</w:t>
      </w:r>
      <w:r>
        <w:fldChar w:fldCharType="end"/>
      </w:r>
      <w:r>
        <w:t>.</w:t>
      </w:r>
      <w:r w:rsidR="00CC5C52">
        <w:t xml:space="preserve"> A thorough exploration and instantiation of Patient Safety Informatics is thus still lacking.</w:t>
      </w:r>
    </w:p>
    <w:p w14:paraId="3BC4C3AE" w14:textId="66EB8B71" w:rsidR="004E5CE1" w:rsidRPr="00322A06" w:rsidRDefault="00DB6363" w:rsidP="00DB6363">
      <w:r>
        <w:t>It is for these reasons that the aim of our workshop series was to develop the theoretical and practical foundations of Patient Safety Informatics by exploring the theory and practice</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4F76E6C1" w:rsidR="00EC546B" w:rsidRDefault="00EC546B" w:rsidP="00AB3439"/>
    <w:p w14:paraId="4A4AC040" w14:textId="5BC8D3FB" w:rsidR="00656305" w:rsidRDefault="00C87DCA" w:rsidP="00F700A2">
      <w:pPr>
        <w:pStyle w:val="Heading1"/>
      </w:pPr>
      <w:r>
        <w:t xml:space="preserve">Section 2: </w:t>
      </w:r>
      <w:r w:rsidR="0033179C">
        <w:t xml:space="preserve">Workshop </w:t>
      </w:r>
      <w:r w:rsidR="002F1A2B">
        <w:t>process</w:t>
      </w:r>
    </w:p>
    <w:p w14:paraId="1A578BDD" w14:textId="222EFB47" w:rsidR="00E55D85" w:rsidRDefault="006A63CC" w:rsidP="00656305">
      <w:r>
        <w:t xml:space="preserve">A workshop </w:t>
      </w:r>
      <w:r w:rsidR="00F10E19">
        <w:t xml:space="preserve">was convened </w:t>
      </w:r>
      <w:r>
        <w:t xml:space="preserve">of </w:t>
      </w:r>
      <w:commentRangeStart w:id="4"/>
      <w:r w:rsidR="00D77B4B">
        <w:t>14</w:t>
      </w:r>
      <w:r>
        <w:t xml:space="preserve"> </w:t>
      </w:r>
      <w:r w:rsidR="00FC78F5">
        <w:t xml:space="preserve">health informatics </w:t>
      </w:r>
      <w:commentRangeEnd w:id="4"/>
      <w:r w:rsidR="00256640">
        <w:rPr>
          <w:rStyle w:val="CommentReference"/>
        </w:rPr>
        <w:commentReference w:id="4"/>
      </w:r>
      <w:r w:rsidR="00FC78F5">
        <w:t>researchers</w:t>
      </w:r>
      <w:r w:rsidR="00FC78F5" w:rsidRPr="00AA44BF">
        <w:t xml:space="preserve"> </w:t>
      </w:r>
      <w:r>
        <w:t>who represent those who develop</w:t>
      </w:r>
      <w:r w:rsidR="00E124EC">
        <w:t xml:space="preserve"> and</w:t>
      </w:r>
      <w:r>
        <w:t xml:space="preserve"> evaluate </w:t>
      </w:r>
      <w:r w:rsidR="00834B1B">
        <w:t>digital health</w:t>
      </w:r>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t</w:t>
      </w:r>
      <w:r w:rsidR="00326C13">
        <w:t>able x</w:t>
      </w:r>
      <w:r w:rsidR="00326C13" w:rsidRPr="00F10E19">
        <w:rPr>
          <w:highlight w:val="yellow"/>
        </w:rPr>
        <w:t>2x2</w:t>
      </w:r>
      <w:r w:rsidR="00326C13">
        <w:t xml:space="preserve">x. </w:t>
      </w:r>
      <w:r w:rsidR="00E55D85">
        <w:t>Table x</w:t>
      </w:r>
      <w:r w:rsidR="00AD6C48" w:rsidRPr="00AD6C48">
        <w:rPr>
          <w:highlight w:val="yellow"/>
        </w:rPr>
        <w:t>Supplementary</w:t>
      </w:r>
      <w:r w:rsidR="00E55D85" w:rsidRPr="00D77B4B">
        <w:rPr>
          <w:highlight w:val="yellow"/>
        </w:rPr>
        <w:t>1</w:t>
      </w:r>
      <w:r w:rsidR="00E55D85">
        <w:t xml:space="preserve">x shows some of the </w:t>
      </w:r>
      <w:r w:rsidR="00E55D85" w:rsidRPr="00084215">
        <w:t xml:space="preserve">example </w:t>
      </w:r>
      <w:r w:rsidR="00834B1B">
        <w:t xml:space="preserve">health information technologies </w:t>
      </w:r>
      <w:r w:rsidR="00E55D85">
        <w:t xml:space="preserve">discussed in the workshop, </w:t>
      </w:r>
      <w:r w:rsidR="00E55D85" w:rsidRPr="00084215">
        <w:t>characterised by personalisation, decentralisation, a system</w:t>
      </w:r>
      <w:r w:rsidR="00F10E19">
        <w:t>ic</w:t>
      </w:r>
      <w:r w:rsidR="00E55D85" w:rsidRPr="00084215">
        <w:t xml:space="preserve"> orientation, and a move toward a user-led/patient-centred </w:t>
      </w:r>
      <w:r w:rsidR="00E55D85">
        <w:t>experience</w:t>
      </w:r>
      <w:r w:rsidR="00E55D85" w:rsidRPr="00084215">
        <w:t>.</w:t>
      </w:r>
    </w:p>
    <w:p w14:paraId="30BE240E" w14:textId="5C2A751C" w:rsidR="00656305" w:rsidRDefault="001809FF" w:rsidP="00656305">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w:t>
      </w:r>
      <w:r w:rsidR="00256640">
        <w:lastRenderedPageBreak/>
        <w:t>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p>
    <w:p w14:paraId="4C5FF7EF" w14:textId="77777777" w:rsidR="00906431" w:rsidRDefault="00906431" w:rsidP="00656305"/>
    <w:p w14:paraId="35067DB6" w14:textId="2B32E2E3" w:rsidR="008E287D" w:rsidRDefault="008E287D" w:rsidP="00656305"/>
    <w:p w14:paraId="4CF81741" w14:textId="127B6CD3" w:rsidR="009D0ABB" w:rsidRDefault="009D0ABB" w:rsidP="00F700A2">
      <w:pPr>
        <w:pStyle w:val="Heading1"/>
      </w:pPr>
      <w:r>
        <w:t xml:space="preserve">Section 3: </w:t>
      </w:r>
      <w:r w:rsidR="0033179C">
        <w:t xml:space="preserve">Workshop </w:t>
      </w:r>
      <w:commentRangeStart w:id="5"/>
      <w:commentRangeStart w:id="6"/>
      <w:r w:rsidR="0033179C">
        <w:t>outputs</w:t>
      </w:r>
      <w:commentRangeEnd w:id="5"/>
      <w:r w:rsidR="0033179C">
        <w:rPr>
          <w:rStyle w:val="CommentReference"/>
          <w:rFonts w:asciiTheme="minorHAnsi" w:eastAsiaTheme="minorHAnsi" w:hAnsiTheme="minorHAnsi" w:cstheme="minorBidi"/>
        </w:rPr>
        <w:commentReference w:id="5"/>
      </w:r>
      <w:commentRangeEnd w:id="6"/>
      <w:r w:rsidR="0033179C">
        <w:rPr>
          <w:rStyle w:val="CommentReference"/>
          <w:rFonts w:asciiTheme="minorHAnsi" w:eastAsiaTheme="minorHAnsi" w:hAnsiTheme="minorHAnsi" w:cstheme="minorBidi"/>
        </w:rPr>
        <w:commentReference w:id="6"/>
      </w:r>
    </w:p>
    <w:p w14:paraId="770E149C" w14:textId="3A0556DE" w:rsidR="007B37B8" w:rsidRPr="00F25567" w:rsidRDefault="0034034B" w:rsidP="000A1BAC">
      <w:r>
        <w:t>During the workshop, we highlighted</w:t>
      </w:r>
      <w:r w:rsidR="00A330D1">
        <w:t xml:space="preserve"> </w:t>
      </w:r>
      <w:r w:rsidR="0033179C" w:rsidRPr="0033179C">
        <w:rPr>
          <w:highlight w:val="yellow"/>
        </w:rPr>
        <w:t>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7B37B8" w:rsidRPr="007B37B8">
        <w:rPr>
          <w:shd w:val="clear" w:color="auto" w:fill="FFFF00"/>
        </w:rPr>
        <w:t>xC.I.R.x</w:t>
      </w:r>
      <w:r w:rsidR="007B37B8">
        <w:t xml:space="preserve"> summarises the challenges and our </w:t>
      </w:r>
      <w:r w:rsidR="001F1127">
        <w:t xml:space="preserve">theoretical and practical </w:t>
      </w:r>
      <w:r w:rsidR="007B37B8">
        <w:t>recommendations to address the safety concerns.</w:t>
      </w:r>
      <w:r w:rsidR="00A330D1">
        <w:t xml:space="preserve"> Each is </w:t>
      </w:r>
      <w:r w:rsidR="001F1127">
        <w:t xml:space="preserve">only </w:t>
      </w:r>
      <w:r w:rsidR="00A330D1">
        <w:t>briefly presented below</w:t>
      </w:r>
      <w:r w:rsidR="00A47A44">
        <w:t xml:space="preserve"> with references for further </w:t>
      </w:r>
      <w:r w:rsidR="00A47A44" w:rsidRPr="00F25567">
        <w:t>reading.</w:t>
      </w:r>
    </w:p>
    <w:p w14:paraId="1870A5C0" w14:textId="77777777" w:rsidR="007B37B8" w:rsidRPr="00F25567" w:rsidRDefault="007B37B8" w:rsidP="000A1BAC"/>
    <w:p w14:paraId="09C7AF0A" w14:textId="6C96ECCD" w:rsidR="007B37B8" w:rsidRPr="00F25567" w:rsidRDefault="007B37B8" w:rsidP="00DE355E">
      <w:pPr>
        <w:pStyle w:val="Heading2"/>
      </w:pPr>
      <w:r w:rsidRPr="00F25567">
        <w:t>Difficulty conceptualising threats to patient safety</w:t>
      </w:r>
    </w:p>
    <w:p w14:paraId="14A59AD8" w14:textId="2E4F5C18" w:rsidR="00AC4FD6" w:rsidRPr="00F25567" w:rsidRDefault="000A1BAC" w:rsidP="000A1BAC">
      <w:r w:rsidRPr="00777476">
        <w:t>Firstly, much of the innovation is not physical</w:t>
      </w:r>
      <w:r w:rsidR="00B16B1C" w:rsidRPr="00777476">
        <w:t>,</w:t>
      </w:r>
      <w:r w:rsidRPr="00777476">
        <w:t xml:space="preserve"> instead leveraging existing hardware in novel ways. This manifests as software, systems architecture </w:t>
      </w:r>
      <w:r w:rsidR="005646F8" w:rsidRPr="00777476">
        <w:t>and</w:t>
      </w:r>
      <w:r w:rsidRPr="00777476">
        <w:t xml:space="preserve"> communication protocols</w:t>
      </w:r>
      <w:r w:rsidR="005F5CF3" w:rsidRPr="00777476">
        <w:t xml:space="preserve">, which lack the tangibility so foundational to trust in digital and robotic systems </w:t>
      </w:r>
      <w:r w:rsidR="005F5CF3" w:rsidRPr="00777476">
        <w:fldChar w:fldCharType="begin" w:fldLock="1"/>
      </w:r>
      <w:r w:rsidR="00CE0FE4">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Glikson and Woolley, 2020)","plainTextFormattedCitation":"(Glikson and Woolley, 2020)","previouslyFormattedCitation":"(Glikson and Woolley, 2020)"},"properties":{"noteIndex":0},"schema":"https://github.com/citation-style-language/schema/raw/master/csl-citation.json"}</w:instrText>
      </w:r>
      <w:r w:rsidR="005F5CF3" w:rsidRPr="00777476">
        <w:fldChar w:fldCharType="separate"/>
      </w:r>
      <w:r w:rsidR="005F5CF3" w:rsidRPr="00777476">
        <w:rPr>
          <w:noProof/>
        </w:rPr>
        <w:t>(Glikson and Woolley, 2020)</w:t>
      </w:r>
      <w:r w:rsidR="005F5CF3" w:rsidRPr="00777476">
        <w:fldChar w:fldCharType="end"/>
      </w:r>
      <w:r w:rsidRPr="00777476">
        <w:t xml:space="preserve">. It </w:t>
      </w:r>
      <w:r w:rsidR="005646F8" w:rsidRPr="00777476">
        <w:t>is challenging</w:t>
      </w:r>
      <w:r w:rsidRPr="00777476">
        <w:t xml:space="preserve"> to conceptualise threats to patient safety from </w:t>
      </w:r>
      <w:r w:rsidR="00AC4FD6" w:rsidRPr="00777476">
        <w:t xml:space="preserve">these </w:t>
      </w:r>
      <w:r w:rsidRPr="00777476">
        <w:t>non-physical influences</w:t>
      </w:r>
      <w:r w:rsidR="005646F8" w:rsidRPr="00777476">
        <w:t xml:space="preserve"> because it </w:t>
      </w:r>
      <w:r w:rsidRPr="00777476">
        <w:t>require</w:t>
      </w:r>
      <w:r w:rsidR="005646F8" w:rsidRPr="00777476">
        <w:t>s</w:t>
      </w:r>
      <w:r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p>
    <w:p w14:paraId="46E976A4" w14:textId="76088487" w:rsidR="00BF12B0" w:rsidRPr="00F25567" w:rsidRDefault="00BF12B0" w:rsidP="00BF12B0">
      <w:r w:rsidRPr="00777476">
        <w:t xml:space="preserve">Safety cases might be a useful tool to help map the relationship between abstract influences and consequences. Safety cases are structured arguments supported by evidence that are used to justify why a system or a service in acceptably safety within a particular context </w:t>
      </w:r>
      <w:r w:rsidRPr="00777476">
        <w:fldChar w:fldCharType="begin" w:fldLock="1"/>
      </w:r>
      <w:r w:rsidRPr="00777476">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Pr="00777476">
        <w:fldChar w:fldCharType="separate"/>
      </w:r>
      <w:r w:rsidRPr="00777476">
        <w:rPr>
          <w:noProof/>
        </w:rPr>
        <w:t>(Bishop and Bloomfield, 2000)</w:t>
      </w:r>
      <w:r w:rsidRPr="00777476">
        <w:fldChar w:fldCharType="end"/>
      </w:r>
      <w:r w:rsidRPr="00777476">
        <w:t xml:space="preserve">. In safety-critical industries, particularly in the UK, these cases are an established means by which confidence in the safety of the system is communicated to, and scrutinised by, the diverse stakeholders, including users, regulators and policy makers. In the NHS, compliance with the clinical safety standards DCB0129 and DCB0160 requires a safety case for HITs. The process involves an exposition of risk to encourage proactive safety management </w:t>
      </w:r>
      <w:r w:rsidRPr="00777476">
        <w:fldChar w:fldCharType="begin" w:fldLock="1"/>
      </w:r>
      <w:r w:rsidRPr="00777476">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Pr="00777476">
        <w:fldChar w:fldCharType="separate"/>
      </w:r>
      <w:r w:rsidRPr="00777476">
        <w:rPr>
          <w:noProof/>
        </w:rPr>
        <w:t xml:space="preserve">(Sujan </w:t>
      </w:r>
      <w:r w:rsidRPr="00777476">
        <w:rPr>
          <w:i/>
          <w:noProof/>
        </w:rPr>
        <w:t>et al.</w:t>
      </w:r>
      <w:r w:rsidRPr="00777476">
        <w:rPr>
          <w:noProof/>
        </w:rPr>
        <w:t>, 2016)</w:t>
      </w:r>
      <w:r w:rsidRPr="00777476">
        <w:fldChar w:fldCharType="end"/>
      </w:r>
      <w:r w:rsidRPr="00777476">
        <w:t>. The preparation of safety cases guides reflexivity that can be insightful when combined with a systems approach to conceptualising risk and safety</w:t>
      </w:r>
      <w:r w:rsidR="008D06DB" w:rsidRPr="00777476">
        <w:t xml:space="preserve"> </w:t>
      </w:r>
      <w:r w:rsidR="008D06DB" w:rsidRPr="00777476">
        <w:fldChar w:fldCharType="begin" w:fldLock="1"/>
      </w:r>
      <w:r w:rsidR="005E4F8F" w:rsidRPr="00777476">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Haimes, 2009a; Ravitz &lt;i&gt;et al.&lt;/i&gt;, 2013)","plainTextFormattedCitation":"(Haimes, 2009a; Ravitz et al., 2013)","previouslyFormattedCitation":"(Haimes, 2009a; Ravitz &lt;i&gt;et al.&lt;/i&gt;, 2013)"},"properties":{"noteIndex":0},"schema":"https://github.com/citation-style-language/schema/raw/master/csl-citation.json"}</w:instrText>
      </w:r>
      <w:r w:rsidR="008D06DB" w:rsidRPr="00777476">
        <w:fldChar w:fldCharType="separate"/>
      </w:r>
      <w:r w:rsidR="005E4F8F" w:rsidRPr="00777476">
        <w:rPr>
          <w:noProof/>
        </w:rPr>
        <w:t xml:space="preserve">(Haimes, 2009a; Ravitz </w:t>
      </w:r>
      <w:r w:rsidR="005E4F8F" w:rsidRPr="00777476">
        <w:rPr>
          <w:i/>
          <w:noProof/>
        </w:rPr>
        <w:t>et al.</w:t>
      </w:r>
      <w:r w:rsidR="005E4F8F" w:rsidRPr="00777476">
        <w:rPr>
          <w:noProof/>
        </w:rPr>
        <w:t>, 2013)</w:t>
      </w:r>
      <w:r w:rsidR="008D06DB" w:rsidRPr="00777476">
        <w:fldChar w:fldCharType="end"/>
      </w:r>
      <w:r w:rsidRPr="00777476">
        <w:t xml:space="preserve">. </w:t>
      </w:r>
      <w:r w:rsidR="008D06DB" w:rsidRPr="00777476">
        <w:t>Thus, p</w:t>
      </w:r>
      <w:r w:rsidRPr="00777476">
        <w:t xml:space="preserve">atient safety might be facilitated by the use of dynamic </w:t>
      </w:r>
      <w:r w:rsidRPr="00777476">
        <w:fldChar w:fldCharType="begin" w:fldLock="1"/>
      </w:r>
      <w:r w:rsidRPr="00777476">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Pr="00777476">
        <w:fldChar w:fldCharType="separate"/>
      </w:r>
      <w:r w:rsidRPr="00777476">
        <w:rPr>
          <w:noProof/>
        </w:rPr>
        <w:t>(Denney, Pai and Habli, 2015)</w:t>
      </w:r>
      <w:r w:rsidRPr="00777476">
        <w:fldChar w:fldCharType="end"/>
      </w:r>
      <w:r w:rsidRPr="00777476">
        <w:t xml:space="preserve">, multi-view </w:t>
      </w:r>
      <w:r w:rsidRPr="00777476">
        <w:fldChar w:fldCharType="begin" w:fldLock="1"/>
      </w:r>
      <w:r w:rsidRPr="00777476">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Pr="00777476">
        <w:fldChar w:fldCharType="separate"/>
      </w:r>
      <w:r w:rsidRPr="00777476">
        <w:rPr>
          <w:noProof/>
        </w:rPr>
        <w:t>(Flood and Habli, 2011)</w:t>
      </w:r>
      <w:r w:rsidRPr="00777476">
        <w:fldChar w:fldCharType="end"/>
      </w:r>
      <w:r w:rsidRPr="00777476">
        <w:t xml:space="preserve"> safety cases for HIT </w:t>
      </w:r>
      <w:r w:rsidRPr="00777476">
        <w:fldChar w:fldCharType="begin" w:fldLock="1"/>
      </w:r>
      <w:r w:rsidRPr="00777476">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Pr="00777476">
        <w:fldChar w:fldCharType="separate"/>
      </w:r>
      <w:r w:rsidRPr="00777476">
        <w:rPr>
          <w:noProof/>
        </w:rPr>
        <w:t xml:space="preserve">(Despotou </w:t>
      </w:r>
      <w:r w:rsidRPr="00777476">
        <w:rPr>
          <w:i/>
          <w:noProof/>
        </w:rPr>
        <w:t>et al.</w:t>
      </w:r>
      <w:r w:rsidRPr="00777476">
        <w:rPr>
          <w:noProof/>
        </w:rPr>
        <w:t xml:space="preserve">, 2012; Habli </w:t>
      </w:r>
      <w:r w:rsidRPr="00777476">
        <w:rPr>
          <w:i/>
          <w:noProof/>
        </w:rPr>
        <w:t>et al.</w:t>
      </w:r>
      <w:r w:rsidRPr="00777476">
        <w:rPr>
          <w:noProof/>
        </w:rPr>
        <w:t>, 2018)</w:t>
      </w:r>
      <w:r w:rsidRPr="00777476">
        <w:fldChar w:fldCharType="end"/>
      </w:r>
      <w:r w:rsidRPr="00777476">
        <w:t xml:space="preserve"> and for healthcare services </w:t>
      </w:r>
      <w:r w:rsidRPr="00777476">
        <w:fldChar w:fldCharType="begin" w:fldLock="1"/>
      </w:r>
      <w:r w:rsidRPr="00777476">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Pr="00777476">
        <w:fldChar w:fldCharType="separate"/>
      </w:r>
      <w:r w:rsidRPr="00777476">
        <w:rPr>
          <w:noProof/>
        </w:rPr>
        <w:t xml:space="preserve">(Sujan </w:t>
      </w:r>
      <w:r w:rsidRPr="00777476">
        <w:rPr>
          <w:i/>
          <w:noProof/>
        </w:rPr>
        <w:t>et al.</w:t>
      </w:r>
      <w:r w:rsidRPr="00777476">
        <w:rPr>
          <w:noProof/>
        </w:rPr>
        <w:t>, 2015)</w:t>
      </w:r>
      <w:r w:rsidRPr="00777476">
        <w:fldChar w:fldCharType="end"/>
      </w:r>
      <w:r w:rsidRPr="00777476">
        <w:t>.</w:t>
      </w:r>
    </w:p>
    <w:p w14:paraId="2E3DCD29" w14:textId="063A50D0" w:rsidR="007B37B8" w:rsidRPr="00F25567" w:rsidRDefault="007B37B8" w:rsidP="000A1BAC"/>
    <w:p w14:paraId="063AF99B" w14:textId="40FFC336" w:rsidR="007B37B8" w:rsidRPr="00F25567" w:rsidRDefault="007B37B8" w:rsidP="00DE355E">
      <w:pPr>
        <w:pStyle w:val="Heading2"/>
      </w:pPr>
      <w:commentRangeStart w:id="7"/>
      <w:r w:rsidRPr="00F25567">
        <w:t>Unclear how to integrate and interpret data streams</w:t>
      </w:r>
      <w:commentRangeEnd w:id="7"/>
      <w:r w:rsidR="00DE355E" w:rsidRPr="00F25567">
        <w:rPr>
          <w:rStyle w:val="CommentReference"/>
          <w:rFonts w:asciiTheme="minorHAnsi" w:eastAsiaTheme="minorHAnsi" w:hAnsiTheme="minorHAnsi" w:cstheme="minorBidi"/>
        </w:rPr>
        <w:commentReference w:id="7"/>
      </w:r>
    </w:p>
    <w:p w14:paraId="04B7F97D" w14:textId="1C3FC087" w:rsidR="0034034B" w:rsidRPr="00F25567" w:rsidRDefault="00A62628" w:rsidP="00962238">
      <w:pPr>
        <w:rPr>
          <w:shd w:val="clear" w:color="auto" w:fill="92D050"/>
        </w:rPr>
      </w:pPr>
      <w:r w:rsidRPr="00777476">
        <w:t>Secondly, more</w:t>
      </w:r>
      <w:r w:rsidR="00B4439A" w:rsidRPr="00777476">
        <w:t xml:space="preserve"> data </w:t>
      </w:r>
      <w:r w:rsidRPr="00777476">
        <w:t>of a greater variety can be collected with greater ease and speed</w:t>
      </w:r>
      <w:r w:rsidR="0034034B" w:rsidRPr="00777476">
        <w:t>,</w:t>
      </w:r>
      <w:r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3C6222" w:rsidRPr="00777476">
        <w:t xml:space="preserve"> </w:t>
      </w:r>
      <w:r w:rsidR="003C6222" w:rsidRPr="00777476">
        <w:fldChar w:fldCharType="begin" w:fldLock="1"/>
      </w:r>
      <w:r w:rsidR="008E3903" w:rsidRPr="00777476">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rsidRPr="00777476">
        <w:fldChar w:fldCharType="separate"/>
      </w:r>
      <w:r w:rsidR="00351A05" w:rsidRPr="00777476">
        <w:rPr>
          <w:noProof/>
        </w:rPr>
        <w:t xml:space="preserve">(Ranjan </w:t>
      </w:r>
      <w:r w:rsidR="00351A05" w:rsidRPr="00777476">
        <w:rPr>
          <w:i/>
          <w:noProof/>
        </w:rPr>
        <w:t>et al.</w:t>
      </w:r>
      <w:r w:rsidR="00351A05" w:rsidRPr="00777476">
        <w:rPr>
          <w:noProof/>
        </w:rPr>
        <w:t>, 2018)</w:t>
      </w:r>
      <w:r w:rsidR="003C6222" w:rsidRPr="00777476">
        <w:fldChar w:fldCharType="end"/>
      </w:r>
      <w:r w:rsidR="007B37B8" w:rsidRPr="00777476">
        <w:t>.</w:t>
      </w:r>
      <w:r w:rsidR="00962238" w:rsidRPr="00777476">
        <w:t xml:space="preserve"> There is a risk that opportunities will be missed to use data to improve safety, and </w:t>
      </w:r>
      <w:r w:rsidR="009B4077" w:rsidRPr="00777476">
        <w:t xml:space="preserve">there are </w:t>
      </w:r>
      <w:r w:rsidR="00962238" w:rsidRPr="00777476">
        <w:t>risks of inappropriate or biased use of d</w:t>
      </w:r>
      <w:r w:rsidR="008602F4" w:rsidRPr="00777476">
        <w:t>ata that threatens patient</w:t>
      </w:r>
      <w:r w:rsidR="00962238" w:rsidRPr="00777476">
        <w:t>s</w:t>
      </w:r>
      <w:r w:rsidR="008602F4" w:rsidRPr="00777476">
        <w:t>’</w:t>
      </w:r>
      <w:r w:rsidR="00777476" w:rsidRPr="00777476">
        <w:t xml:space="preserve"> safety.</w:t>
      </w:r>
    </w:p>
    <w:p w14:paraId="7BAC3EB5" w14:textId="3C5B8B7A" w:rsidR="00962238" w:rsidRPr="00F25567" w:rsidRDefault="00962238" w:rsidP="00962238">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 xml:space="preserve">” </w:t>
      </w:r>
      <w:r w:rsidRPr="00777476">
        <w:fldChar w:fldCharType="begin" w:fldLock="1"/>
      </w:r>
      <w:r w:rsidRPr="00777476">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Pr="00777476">
        <w:fldChar w:fldCharType="separate"/>
      </w:r>
      <w:r w:rsidRPr="00777476">
        <w:rPr>
          <w:noProof/>
        </w:rPr>
        <w:t>(Díaz, Martín and Rubio, 2016)</w:t>
      </w:r>
      <w:r w:rsidRPr="00777476">
        <w:fldChar w:fldCharType="end"/>
      </w:r>
      <w:r w:rsidRPr="00777476">
        <w:t xml:space="preserve">. Proposed solutions include standards for exchanging electronic health records </w:t>
      </w:r>
      <w:r w:rsidRPr="00777476">
        <w:fldChar w:fldCharType="begin" w:fldLock="1"/>
      </w:r>
      <w:r w:rsidRPr="00777476">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Pr="00777476">
        <w:fldChar w:fldCharType="separate"/>
      </w:r>
      <w:r w:rsidRPr="00777476">
        <w:rPr>
          <w:noProof/>
        </w:rPr>
        <w:t>(Saripalle et al., 2019; see Houta et al., 2019 for application in epilepsy data)</w:t>
      </w:r>
      <w:r w:rsidRPr="00777476">
        <w:fldChar w:fldCharType="end"/>
      </w:r>
      <w:r w:rsidRPr="00777476">
        <w:t xml:space="preserve">, distributed architectures to integrate electronic health records </w:t>
      </w:r>
      <w:r w:rsidRPr="00777476">
        <w:fldChar w:fldCharType="begin" w:fldLock="1"/>
      </w:r>
      <w:r w:rsidRPr="00777476">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Pr="00777476">
        <w:fldChar w:fldCharType="separate"/>
      </w:r>
      <w:r w:rsidRPr="00777476">
        <w:rPr>
          <w:noProof/>
        </w:rPr>
        <w:t xml:space="preserve">(Roehrs, André and Righi, 2017; Roehrs, 2019; Roehrs </w:t>
      </w:r>
      <w:r w:rsidRPr="00777476">
        <w:rPr>
          <w:i/>
          <w:noProof/>
        </w:rPr>
        <w:t>et al.</w:t>
      </w:r>
      <w:r w:rsidRPr="00777476">
        <w:rPr>
          <w:noProof/>
        </w:rPr>
        <w:t>, 2019)</w:t>
      </w:r>
      <w:r w:rsidRPr="00777476">
        <w:fldChar w:fldCharType="end"/>
      </w:r>
      <w:r w:rsidRPr="00777476">
        <w:t>, and 3</w:t>
      </w:r>
      <w:r w:rsidRPr="00777476">
        <w:rPr>
          <w:vertAlign w:val="superscript"/>
        </w:rPr>
        <w:t>rd</w:t>
      </w:r>
      <w:r w:rsidRPr="00777476">
        <w:t xml:space="preserve">-party infrastructure for linkage and querying </w:t>
      </w:r>
      <w:r w:rsidRPr="00777476">
        <w:lastRenderedPageBreak/>
        <w:t xml:space="preserve">of electronic health records, e.g. the CSIRO Health Data Integration tool </w:t>
      </w:r>
      <w:r w:rsidRPr="00777476">
        <w:fldChar w:fldCharType="begin" w:fldLock="1"/>
      </w:r>
      <w:r w:rsidRPr="00777476">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777476">
        <w:fldChar w:fldCharType="separate"/>
      </w:r>
      <w:r w:rsidRPr="00777476">
        <w:rPr>
          <w:noProof/>
        </w:rPr>
        <w:t>(Hansen, Pang and Maeder, 2007)</w:t>
      </w:r>
      <w:r w:rsidRPr="00777476">
        <w:fldChar w:fldCharType="end"/>
      </w:r>
      <w:r w:rsidRPr="00777476">
        <w:t>.</w:t>
      </w:r>
    </w:p>
    <w:p w14:paraId="0695BF48" w14:textId="072C15C3" w:rsidR="00962238" w:rsidRPr="00F25567" w:rsidRDefault="00962238" w:rsidP="00962238">
      <w:r w:rsidRPr="00777476">
        <w:t xml:space="preserve">Other contributing solutions include dynamic modelling of the data </w:t>
      </w:r>
      <w:r w:rsidRPr="00777476">
        <w:fldChar w:fldCharType="begin" w:fldLock="1"/>
      </w:r>
      <w:r w:rsidRPr="00777476">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Pr="00777476">
        <w:fldChar w:fldCharType="separate"/>
      </w:r>
      <w:r w:rsidRPr="00777476">
        <w:rPr>
          <w:noProof/>
        </w:rPr>
        <w:t xml:space="preserve">(Jenkins </w:t>
      </w:r>
      <w:r w:rsidRPr="00777476">
        <w:rPr>
          <w:i/>
          <w:noProof/>
        </w:rPr>
        <w:t>et al.</w:t>
      </w:r>
      <w:r w:rsidRPr="00777476">
        <w:rPr>
          <w:noProof/>
        </w:rPr>
        <w:t>, 2018)</w:t>
      </w:r>
      <w:r w:rsidRPr="00777476">
        <w:fldChar w:fldCharType="end"/>
      </w:r>
      <w:r w:rsidRPr="00777476">
        <w:t xml:space="preserve">, which can provide a solution to the transient relevance of predictive models. Similarly, progress continues to be made developing models that respect the latent, data-generating processes underlying the phenomena of interest </w:t>
      </w:r>
      <w:r w:rsidRPr="00777476">
        <w:fldChar w:fldCharType="begin" w:fldLock="1"/>
      </w:r>
      <w:r w:rsidRPr="00777476">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rsidRPr="00777476">
        <w:fldChar w:fldCharType="separate"/>
      </w:r>
      <w:r w:rsidRPr="00777476">
        <w:rPr>
          <w:noProof/>
        </w:rPr>
        <w:t xml:space="preserve">(Sperrin </w:t>
      </w:r>
      <w:r w:rsidRPr="00777476">
        <w:rPr>
          <w:i/>
          <w:noProof/>
        </w:rPr>
        <w:t>et al.</w:t>
      </w:r>
      <w:r w:rsidRPr="00777476">
        <w:rPr>
          <w:noProof/>
        </w:rPr>
        <w:t>, 2019)</w:t>
      </w:r>
      <w:r w:rsidRPr="00777476">
        <w:fldChar w:fldCharType="end"/>
      </w:r>
      <w:r w:rsidRPr="00777476">
        <w:t xml:space="preserve">, which might clarify ‘Big healthcare data’ </w:t>
      </w:r>
      <w:r w:rsidRPr="00777476">
        <w:fldChar w:fldCharType="begin" w:fldLock="1"/>
      </w:r>
      <w:r w:rsidR="003E2D52" w:rsidRPr="00777476">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Beam and Kohane, 2018)","plainTextFormattedCitation":"(Beam and Kohane, 2018)","previouslyFormattedCitation":"(Beam and Kohane, 2018)"},"properties":{"noteIndex":0},"schema":"https://github.com/citation-style-language/schema/raw/master/csl-citation.json"}</w:instrText>
      </w:r>
      <w:r w:rsidRPr="00777476">
        <w:fldChar w:fldCharType="separate"/>
      </w:r>
      <w:r w:rsidRPr="00777476">
        <w:rPr>
          <w:noProof/>
        </w:rPr>
        <w:t>(Beam and Kohane, 2018)</w:t>
      </w:r>
      <w:r w:rsidRPr="00777476">
        <w:fldChar w:fldCharType="end"/>
      </w:r>
      <w:r w:rsidRPr="00777476">
        <w:t>.</w:t>
      </w:r>
      <w:r w:rsidR="0081714B" w:rsidRPr="00777476">
        <w:t xml:space="preserve"> Finally, progress in artificial intelligence (particularly anomaly detection) might help to mitigate problems arising from data errors </w:t>
      </w:r>
      <w:r w:rsidR="0081714B" w:rsidRPr="00777476">
        <w:fldChar w:fldCharType="begin" w:fldLock="1"/>
      </w:r>
      <w:r w:rsidR="0081714B" w:rsidRPr="00777476">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rsidR="0081714B" w:rsidRPr="00777476">
        <w:fldChar w:fldCharType="separate"/>
      </w:r>
      <w:r w:rsidR="0081714B" w:rsidRPr="00777476">
        <w:rPr>
          <w:noProof/>
        </w:rPr>
        <w:t xml:space="preserve">(Challen </w:t>
      </w:r>
      <w:r w:rsidR="0081714B" w:rsidRPr="00777476">
        <w:rPr>
          <w:i/>
          <w:noProof/>
        </w:rPr>
        <w:t>et al.</w:t>
      </w:r>
      <w:r w:rsidR="0081714B" w:rsidRPr="00777476">
        <w:rPr>
          <w:noProof/>
        </w:rPr>
        <w:t>, 2019; Macrae, 2019)</w:t>
      </w:r>
      <w:r w:rsidR="0081714B" w:rsidRPr="00777476">
        <w:fldChar w:fldCharType="end"/>
      </w:r>
      <w:r w:rsidR="0081714B" w:rsidRPr="00777476">
        <w:t xml:space="preserve">. For example, to minimise inappropriate decisions due to poor data quality, </w:t>
      </w:r>
      <w:r w:rsidR="0081714B" w:rsidRPr="00777476">
        <w:fldChar w:fldCharType="begin" w:fldLock="1"/>
      </w:r>
      <w:r w:rsidR="0081714B" w:rsidRPr="00777476">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81714B" w:rsidRPr="00777476">
        <w:fldChar w:fldCharType="separate"/>
      </w:r>
      <w:r w:rsidR="0081714B" w:rsidRPr="00777476">
        <w:rPr>
          <w:noProof/>
        </w:rPr>
        <w:t>Sako et al. (2020)</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0A1BAC"/>
    <w:p w14:paraId="4C9F8C1A" w14:textId="397C8BDA" w:rsidR="007B37B8" w:rsidRPr="00F25567" w:rsidRDefault="007B37B8" w:rsidP="00DE355E">
      <w:pPr>
        <w:pStyle w:val="Heading2"/>
      </w:pPr>
      <w:r w:rsidRPr="00F25567">
        <w:t>Reactive regulations and standards</w:t>
      </w:r>
    </w:p>
    <w:p w14:paraId="53AD91FB" w14:textId="0002D5AF" w:rsidR="00CE0FE4" w:rsidRDefault="00B4439A" w:rsidP="000A1BAC">
      <w:r w:rsidRPr="00777476">
        <w:t>Thirdly, as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Pr="00777476">
        <w:t>.</w:t>
      </w:r>
      <w:r w:rsidR="0081714B" w:rsidRPr="00777476">
        <w:t xml:space="preserve"> The </w:t>
      </w:r>
      <w:r w:rsidR="004C0C85">
        <w:t>consequence</w:t>
      </w:r>
      <w:r w:rsidR="0081714B" w:rsidRPr="00777476">
        <w:t xml:space="preserve"> is that avoidable harm might be experienced before mitigations are put in place.</w:t>
      </w:r>
    </w:p>
    <w:p w14:paraId="6E348CBD" w14:textId="3354B4EC" w:rsidR="003E2D52" w:rsidRPr="00F25567" w:rsidRDefault="003E2D52" w:rsidP="000A1BAC">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xml:space="preserve">, similar to the IDEAL framework </w:t>
      </w:r>
      <w:r w:rsidRPr="00777476">
        <w:fldChar w:fldCharType="begin" w:fldLock="1"/>
      </w:r>
      <w:r w:rsidRPr="00777476">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Sedrakyan &lt;i&gt;et al.&lt;/i&gt;, 2016)","plainTextFormattedCitation":"(Sedrakyan et al., 2016)","previouslyFormattedCitation":"(Sedrakyan &lt;i&gt;et al.&lt;/i&gt;, 2016)"},"properties":{"noteIndex":0},"schema":"https://github.com/citation-style-language/schema/raw/master/csl-citation.json"}</w:instrText>
      </w:r>
      <w:r w:rsidRPr="00777476">
        <w:fldChar w:fldCharType="separate"/>
      </w:r>
      <w:r w:rsidRPr="00777476">
        <w:rPr>
          <w:noProof/>
        </w:rPr>
        <w:t xml:space="preserve">(Sedrakyan </w:t>
      </w:r>
      <w:r w:rsidRPr="00777476">
        <w:rPr>
          <w:i/>
          <w:noProof/>
        </w:rPr>
        <w:t>et al.</w:t>
      </w:r>
      <w:r w:rsidRPr="00777476">
        <w:rPr>
          <w:noProof/>
        </w:rPr>
        <w:t>, 2016)</w:t>
      </w:r>
      <w:r w:rsidRPr="00777476">
        <w:fldChar w:fldCharType="end"/>
      </w:r>
      <w:r w:rsidRPr="00777476">
        <w:t>. The IDEAL framework champions gradual approval of medical devices rather than the one-shot approval of CE marking</w:t>
      </w:r>
      <w:r w:rsidR="008D06DB" w:rsidRPr="00777476">
        <w:t xml:space="preserve"> </w:t>
      </w:r>
      <w:r w:rsidR="008D06DB" w:rsidRPr="00777476">
        <w:fldChar w:fldCharType="begin" w:fldLock="1"/>
      </w:r>
      <w:r w:rsidR="008D06DB" w:rsidRPr="00777476">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The European Parliment and The Council of the European Union, 1993)","plainTextFormattedCitation":"(The European Parliment and The Council of the European Union, 1993)","previouslyFormattedCitation":"(The European Parliment and The Council of the European Union, 1993)"},"properties":{"noteIndex":0},"schema":"https://github.com/citation-style-language/schema/raw/master/csl-citation.json"}</w:instrText>
      </w:r>
      <w:r w:rsidR="008D06DB" w:rsidRPr="00777476">
        <w:fldChar w:fldCharType="separate"/>
      </w:r>
      <w:r w:rsidR="008D06DB" w:rsidRPr="00777476">
        <w:rPr>
          <w:noProof/>
        </w:rPr>
        <w:t>(The European Parliment and The Council of the European Union, 1993)</w:t>
      </w:r>
      <w:r w:rsidR="008D06DB" w:rsidRPr="00777476">
        <w:fldChar w:fldCharType="end"/>
      </w:r>
      <w:r w:rsidRPr="00777476">
        <w:t>, which would allow “</w:t>
      </w:r>
      <w:r w:rsidRPr="00777476">
        <w:rPr>
          <w:i/>
        </w:rPr>
        <w:t>graded, responsible, but earlier patient access</w:t>
      </w:r>
      <w:r w:rsidRPr="00777476">
        <w:t xml:space="preserve">” </w:t>
      </w:r>
      <w:r w:rsidRPr="00777476">
        <w:fldChar w:fldCharType="begin" w:fldLock="1"/>
      </w:r>
      <w:r w:rsidRPr="00777476">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Sedrakyan &lt;i&gt;et al.&lt;/i&gt;, 2016; Hirst &lt;i&gt;et al.&lt;/i&gt;, 2019)","plainTextFormattedCitation":"(Sedrakyan et al., 2016; Hirst et al., 2019)","previouslyFormattedCitation":"(Sedrakyan &lt;i&gt;et al.&lt;/i&gt;, 2016; Hirst &lt;i&gt;et al.&lt;/i&gt;, 2019)"},"properties":{"noteIndex":0},"schema":"https://github.com/citation-style-language/schema/raw/master/csl-citation.json"}</w:instrText>
      </w:r>
      <w:r w:rsidRPr="00777476">
        <w:fldChar w:fldCharType="separate"/>
      </w:r>
      <w:r w:rsidRPr="00777476">
        <w:rPr>
          <w:noProof/>
        </w:rPr>
        <w:t xml:space="preserve">(Sedrakyan </w:t>
      </w:r>
      <w:r w:rsidRPr="00777476">
        <w:rPr>
          <w:i/>
          <w:noProof/>
        </w:rPr>
        <w:t>et al.</w:t>
      </w:r>
      <w:r w:rsidRPr="00777476">
        <w:rPr>
          <w:noProof/>
        </w:rPr>
        <w:t xml:space="preserve">, 2016; Hirst </w:t>
      </w:r>
      <w:r w:rsidRPr="00777476">
        <w:rPr>
          <w:i/>
          <w:noProof/>
        </w:rPr>
        <w:t>et al.</w:t>
      </w:r>
      <w:r w:rsidRPr="00777476">
        <w:rPr>
          <w:noProof/>
        </w:rPr>
        <w:t>, 2019)</w:t>
      </w:r>
      <w:r w:rsidRPr="00777476">
        <w:fldChar w:fldCharType="end"/>
      </w:r>
      <w:r w:rsidRPr="00777476">
        <w:t xml:space="preserve">. Such frameworks simultaneously address concerns that the increased administrative burden of more-stringent regulations might delay products that are imperfect but practically useful </w:t>
      </w:r>
      <w:r w:rsidRPr="00777476">
        <w:fldChar w:fldCharType="begin" w:fldLock="1"/>
      </w:r>
      <w:r w:rsidRPr="00777476">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Oelze, Neeser and Müller, 2019)","plainTextFormattedCitation":"(Oelze, Neeser and Müller, 2019)","previouslyFormattedCitation":"(Oelze, Neeser and Müller, 2019)"},"properties":{"noteIndex":0},"schema":"https://github.com/citation-style-language/schema/raw/master/csl-citation.json"}</w:instrText>
      </w:r>
      <w:r w:rsidRPr="00777476">
        <w:fldChar w:fldCharType="separate"/>
      </w:r>
      <w:r w:rsidRPr="00777476">
        <w:rPr>
          <w:noProof/>
        </w:rPr>
        <w:t>(Oelze, Neeser and Müller, 2019)</w:t>
      </w:r>
      <w:r w:rsidRPr="00777476">
        <w:fldChar w:fldCharType="end"/>
      </w:r>
      <w:r w:rsidRPr="00F25567">
        <w:t xml:space="preserve">. </w:t>
      </w:r>
    </w:p>
    <w:p w14:paraId="1C185595" w14:textId="07C7D51E" w:rsidR="0081714B" w:rsidRPr="00F25567" w:rsidRDefault="003E2D52" w:rsidP="000A1BAC">
      <w:r w:rsidRPr="00777476">
        <w:t>We also recommend that regulators and developers of standards adopt a systems approach to conceptualising risk</w:t>
      </w:r>
      <w:r w:rsidR="00B06ABE" w:rsidRPr="00777476">
        <w:t xml:space="preserve"> </w:t>
      </w:r>
      <w:r w:rsidR="00B06ABE" w:rsidRPr="00777476">
        <w:fldChar w:fldCharType="begin" w:fldLock="1"/>
      </w:r>
      <w:r w:rsidR="005E4F8F" w:rsidRPr="00777476">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Haimes, 2009a)","plainTextFormattedCitation":"(Haimes, 2009a)","previouslyFormattedCitation":"(Haimes, 2009a)"},"properties":{"noteIndex":0},"schema":"https://github.com/citation-style-language/schema/raw/master/csl-citation.json"}</w:instrText>
      </w:r>
      <w:r w:rsidR="00B06ABE" w:rsidRPr="00777476">
        <w:fldChar w:fldCharType="separate"/>
      </w:r>
      <w:r w:rsidR="00751DD1" w:rsidRPr="00777476">
        <w:rPr>
          <w:noProof/>
        </w:rPr>
        <w:t>(Haimes, 2009a)</w:t>
      </w:r>
      <w:r w:rsidR="00B06ABE" w:rsidRPr="00777476">
        <w:fldChar w:fldCharType="end"/>
      </w:r>
      <w:r w:rsidRPr="00777476">
        <w:t xml:space="preserve"> to appropriately reflect the complex adaptive nature of healthcare </w:t>
      </w:r>
      <w:r w:rsidRPr="00777476">
        <w:fldChar w:fldCharType="begin" w:fldLock="1"/>
      </w:r>
      <w:r w:rsidR="00B06ABE" w:rsidRPr="00777476">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Plsek and Greenhalgh, 2001)","plainTextFormattedCitation":"(Plsek and Greenhalgh, 2001)","previouslyFormattedCitation":"(Plsek and Greenhalgh, 2001)"},"properties":{"noteIndex":0},"schema":"https://github.com/citation-style-language/schema/raw/master/csl-citation.json"}</w:instrText>
      </w:r>
      <w:r w:rsidRPr="00777476">
        <w:fldChar w:fldCharType="separate"/>
      </w:r>
      <w:r w:rsidRPr="00777476">
        <w:rPr>
          <w:noProof/>
        </w:rPr>
        <w:t>(Plsek and Greenhalgh, 2001)</w:t>
      </w:r>
      <w:r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0A1BAC"/>
    <w:p w14:paraId="0515F150" w14:textId="77777777" w:rsidR="00E0556F" w:rsidRPr="00F25567" w:rsidRDefault="00E0556F" w:rsidP="00DE355E">
      <w:pPr>
        <w:pStyle w:val="Heading2"/>
      </w:pPr>
      <w:commentRangeStart w:id="8"/>
      <w:r w:rsidRPr="00F25567">
        <w:t xml:space="preserve">Trust </w:t>
      </w:r>
      <w:commentRangeEnd w:id="8"/>
      <w:r w:rsidR="003354EE" w:rsidRPr="00F25567">
        <w:rPr>
          <w:rStyle w:val="CommentReference"/>
          <w:rFonts w:asciiTheme="minorHAnsi" w:eastAsiaTheme="minorHAnsi" w:hAnsiTheme="minorHAnsi" w:cstheme="minorBidi"/>
        </w:rPr>
        <w:commentReference w:id="8"/>
      </w:r>
      <w:r w:rsidRPr="00F25567">
        <w:t>in opaque and complex systems</w:t>
      </w:r>
    </w:p>
    <w:p w14:paraId="1F2AF7D9" w14:textId="5011AF19" w:rsidR="00297362" w:rsidRPr="00F25567" w:rsidRDefault="00E0556F" w:rsidP="00E57295">
      <w:pPr>
        <w:rPr>
          <w:shd w:val="clear" w:color="auto" w:fill="92D050"/>
        </w:rPr>
      </w:pPr>
      <w:r w:rsidRPr="00777476">
        <w:t xml:space="preserve">Fourthly, trust </w:t>
      </w:r>
      <w:r w:rsidR="00EA09ED" w:rsidRPr="00777476">
        <w:t>has</w:t>
      </w:r>
      <w:r w:rsidRPr="00777476">
        <w:t xml:space="preserve"> long been a part of patient care </w:t>
      </w:r>
      <w:r w:rsidRPr="00777476">
        <w:fldChar w:fldCharType="begin" w:fldLock="1"/>
      </w:r>
      <w:r w:rsidRPr="00777476">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Pr="00777476">
        <w:fldChar w:fldCharType="separate"/>
      </w:r>
      <w:r w:rsidRPr="00777476">
        <w:rPr>
          <w:noProof/>
        </w:rPr>
        <w:t>(Thorne and Robinson, 1988; Song and Zahedi, 2007)</w:t>
      </w:r>
      <w:r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Pr="00777476">
        <w:t xml:space="preserve">. Trust in healthcare is partly a function of inter-personal behaviours </w:t>
      </w:r>
      <w:r w:rsidRPr="00777476">
        <w:fldChar w:fldCharType="begin" w:fldLock="1"/>
      </w:r>
      <w:r w:rsidRPr="00777476">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Pr="00777476">
        <w:fldChar w:fldCharType="separate"/>
      </w:r>
      <w:r w:rsidRPr="00777476">
        <w:rPr>
          <w:noProof/>
        </w:rPr>
        <w:t>(Calnan and Rowe, 2006)</w:t>
      </w:r>
      <w:r w:rsidRPr="00777476">
        <w:fldChar w:fldCharType="end"/>
      </w:r>
      <w:r w:rsidRPr="00777476">
        <w:t xml:space="preserve"> with the </w:t>
      </w:r>
      <w:commentRangeStart w:id="9"/>
      <w:r w:rsidRPr="00777476">
        <w:t xml:space="preserve">gatekeeping and competing incentives of actors </w:t>
      </w:r>
      <w:r w:rsidR="005D4872" w:rsidRPr="00777476">
        <w:t>with</w:t>
      </w:r>
      <w:r w:rsidRPr="00777476">
        <w:t xml:space="preserve">in a </w:t>
      </w:r>
      <w:r w:rsidR="005D4872" w:rsidRPr="00777476">
        <w:t xml:space="preserve">health information system </w:t>
      </w:r>
      <w:r w:rsidR="00EA09ED" w:rsidRPr="00777476">
        <w:t>potentially jeopardising</w:t>
      </w:r>
      <w:r w:rsidRPr="00777476">
        <w:t xml:space="preserve"> this trust </w:t>
      </w:r>
      <w:commentRangeEnd w:id="9"/>
      <w:r w:rsidR="003354EE" w:rsidRPr="00777476">
        <w:rPr>
          <w:rStyle w:val="CommentReference"/>
        </w:rPr>
        <w:commentReference w:id="9"/>
      </w:r>
      <w:r w:rsidRPr="00777476">
        <w:fldChar w:fldCharType="begin" w:fldLock="1"/>
      </w:r>
      <w:r w:rsidRPr="00777476">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Pr="00777476">
        <w:fldChar w:fldCharType="separate"/>
      </w:r>
      <w:r w:rsidRPr="00777476">
        <w:rPr>
          <w:noProof/>
        </w:rPr>
        <w:t>(Mechanic and Schlesinger, 1996; Alaszewski, 2003)</w:t>
      </w:r>
      <w:r w:rsidRPr="00777476">
        <w:fldChar w:fldCharType="end"/>
      </w:r>
      <w:r w:rsidR="008602F4" w:rsidRPr="00777476">
        <w:t xml:space="preserve">. Without trust in expert and reliable sources, patients’ safety is under threat from misinformation and disinformation from sources more intimate and familiar </w:t>
      </w:r>
      <w:r w:rsidR="008602F4" w:rsidRPr="00777476">
        <w:fldChar w:fldCharType="begin" w:fldLock="1"/>
      </w:r>
      <w:r w:rsidR="00625C5D" w:rsidRPr="00777476">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Wardle and Derakhshan, 2017)","plainTextFormattedCitation":"(Wardle and Derakhshan, 2017)","previouslyFormattedCitation":"(Wardle and Derakhshan, 2017)"},"properties":{"noteIndex":0},"schema":"https://github.com/citation-style-language/schema/raw/master/csl-citation.json"}</w:instrText>
      </w:r>
      <w:r w:rsidR="008602F4" w:rsidRPr="00777476">
        <w:fldChar w:fldCharType="separate"/>
      </w:r>
      <w:r w:rsidR="007767EC" w:rsidRPr="00777476">
        <w:rPr>
          <w:noProof/>
        </w:rPr>
        <w:t>(Wardle and Derakhshan, 2017)</w:t>
      </w:r>
      <w:r w:rsidR="008602F4" w:rsidRPr="00777476">
        <w:fldChar w:fldCharType="end"/>
      </w:r>
      <w:r w:rsidR="008602F4" w:rsidRPr="00777476">
        <w:t>.</w:t>
      </w:r>
    </w:p>
    <w:p w14:paraId="35D7452F" w14:textId="2C6CFA33" w:rsidR="00E0556F" w:rsidRPr="00F25567" w:rsidRDefault="00625C5D" w:rsidP="00E57295">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E57295" w:rsidRPr="00777476">
        <w:t xml:space="preserve">engagement </w:t>
      </w:r>
      <w:r w:rsidR="00E57295" w:rsidRPr="00777476">
        <w:fldChar w:fldCharType="begin" w:fldLock="1"/>
      </w:r>
      <w:r w:rsidR="00E57295" w:rsidRPr="00777476">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Tomassoni and Simone, 2001; Classen, 2003)","plainTextFormattedCitation":"(Tomassoni and Simone, 2001; Classen, 2003)","previouslyFormattedCitation":"(Tomassoni and Simone, 2001; Classen, 2003)"},"properties":{"noteIndex":0},"schema":"https://github.com/citation-style-language/schema/raw/master/csl-citation.json"}</w:instrText>
      </w:r>
      <w:r w:rsidR="00E57295" w:rsidRPr="00777476">
        <w:fldChar w:fldCharType="separate"/>
      </w:r>
      <w:r w:rsidR="00E57295" w:rsidRPr="00777476">
        <w:rPr>
          <w:noProof/>
        </w:rPr>
        <w:t>(Tomassoni and Simone, 2001; Classen, 2003)</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 xml:space="preserve">describes deliberate safety-related </w:t>
      </w:r>
      <w:r w:rsidR="00E57295" w:rsidRPr="00777476">
        <w:lastRenderedPageBreak/>
        <w:t xml:space="preserve">activities intended to provide feelings of improved safety regardless of whether they actually influence safety </w:t>
      </w:r>
      <w:r w:rsidR="00E57295" w:rsidRPr="00777476">
        <w:fldChar w:fldCharType="begin" w:fldLock="1"/>
      </w:r>
      <w:r w:rsidR="007767EC" w:rsidRPr="00777476">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Thedell, 2013)","plainTextFormattedCitation":"(Thedell, 2013)","previouslyFormattedCitation":"(Thedell, 2013)"},"properties":{"noteIndex":0},"schema":"https://github.com/citation-style-language/schema/raw/master/csl-citation.json"}</w:instrText>
      </w:r>
      <w:r w:rsidR="00E57295" w:rsidRPr="00777476">
        <w:fldChar w:fldCharType="separate"/>
      </w:r>
      <w:r w:rsidR="00E57295" w:rsidRPr="00777476">
        <w:rPr>
          <w:noProof/>
        </w:rPr>
        <w:t>(Thedell, 2013)</w:t>
      </w:r>
      <w:r w:rsidR="00E57295" w:rsidRPr="00777476">
        <w:fldChar w:fldCharType="end"/>
      </w:r>
      <w:r w:rsidR="00E57295" w:rsidRPr="00777476">
        <w:t>.</w:t>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 </w:t>
      </w:r>
      <w:r w:rsidRPr="00777476">
        <w:fldChar w:fldCharType="begin" w:fldLock="1"/>
      </w:r>
      <w:r w:rsidR="00BF705B" w:rsidRPr="00777476">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Siau and Wang, 2018)","plainTextFormattedCitation":"(Siau and Wang, 2018)","previouslyFormattedCitation":"(Siau and Wang, 2018)"},"properties":{"noteIndex":0},"schema":"https://github.com/citation-style-language/schema/raw/master/csl-citation.json"}</w:instrText>
      </w:r>
      <w:r w:rsidRPr="00777476">
        <w:fldChar w:fldCharType="separate"/>
      </w:r>
      <w:r w:rsidRPr="00777476">
        <w:rPr>
          <w:noProof/>
        </w:rPr>
        <w:t>(Siau and Wang, 2018)</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 xml:space="preserve">short rather than long-term benefits </w:t>
      </w:r>
      <w:r w:rsidR="005F5CF3" w:rsidRPr="00777476">
        <w:fldChar w:fldCharType="begin" w:fldLock="1"/>
      </w:r>
      <w:r w:rsidR="005F5CF3" w:rsidRPr="00777476">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Glikson and Woolley, 2020)","plainTextFormattedCitation":"(Glikson and Woolley, 2020)","previouslyFormattedCitation":"(Glikson and Woolley, 2020)"},"properties":{"noteIndex":0},"schema":"https://github.com/citation-style-language/schema/raw/master/csl-citation.json"}</w:instrText>
      </w:r>
      <w:r w:rsidR="005F5CF3" w:rsidRPr="00777476">
        <w:fldChar w:fldCharType="separate"/>
      </w:r>
      <w:r w:rsidR="005F5CF3" w:rsidRPr="00777476">
        <w:rPr>
          <w:noProof/>
        </w:rPr>
        <w:t>(Glikson and Woolley, 2020)</w:t>
      </w:r>
      <w:r w:rsidR="005F5CF3"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6D75BFAC" w:rsidR="0008502C" w:rsidRPr="00F25567" w:rsidRDefault="006A08E5" w:rsidP="00E0556F">
      <w:pPr>
        <w:rPr>
          <w:shd w:val="clear" w:color="auto" w:fill="5B9BD5" w:themeFill="accent1"/>
        </w:rPr>
      </w:pPr>
      <w:r w:rsidRPr="00777476">
        <w:t>We suggest that a</w:t>
      </w:r>
      <w:r w:rsidR="0041730C" w:rsidRPr="00777476">
        <w:t xml:space="preserve"> </w:t>
      </w:r>
      <w:commentRangeStart w:id="10"/>
      <w:r w:rsidR="0041730C" w:rsidRPr="00777476">
        <w:t xml:space="preserve">socio-technical perspective </w:t>
      </w:r>
      <w:commentRangeEnd w:id="10"/>
      <w:r w:rsidR="00CE0FE4">
        <w:rPr>
          <w:rStyle w:val="CommentReference"/>
        </w:rPr>
        <w:commentReference w:id="10"/>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t xml:space="preserve"> </w:t>
      </w:r>
      <w:r w:rsidR="00DC0469" w:rsidRPr="00777476">
        <w:fldChar w:fldCharType="begin" w:fldLock="1"/>
      </w:r>
      <w:r w:rsidR="0008502C" w:rsidRPr="00777476">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Kim and Lee, 2018)","plainTextFormattedCitation":"(Kim and Lee, 2018)","previouslyFormattedCitation":"(Kim and Lee, 2018)"},"properties":{"noteIndex":0},"schema":"https://github.com/citation-style-language/schema/raw/master/csl-citation.json"}</w:instrText>
      </w:r>
      <w:r w:rsidR="00DC0469" w:rsidRPr="00777476">
        <w:fldChar w:fldCharType="separate"/>
      </w:r>
      <w:r w:rsidR="00DC0469" w:rsidRPr="00777476">
        <w:rPr>
          <w:noProof/>
        </w:rPr>
        <w:t>(Kim and Lee, 2018)</w:t>
      </w:r>
      <w:r w:rsidR="00DC0469" w:rsidRPr="00777476">
        <w:fldChar w:fldCharType="end"/>
      </w:r>
      <w:r w:rsidR="0008502C" w:rsidRPr="00777476">
        <w:t xml:space="preserve">, in line with the Transparency for Trust initiative </w:t>
      </w:r>
      <w:r w:rsidR="0008502C" w:rsidRPr="00777476">
        <w:fldChar w:fldCharType="begin" w:fldLock="1"/>
      </w:r>
      <w:r w:rsidR="00106E58" w:rsidRPr="00777476">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Wykes and Schueller, 2019)","plainTextFormattedCitation":"(Wykes and Schueller, 2019)","previouslyFormattedCitation":"(Wykes and Schueller, 2019)"},"properties":{"noteIndex":0},"schema":"https://github.com/citation-style-language/schema/raw/master/csl-citation.json"}</w:instrText>
      </w:r>
      <w:r w:rsidR="0008502C" w:rsidRPr="00777476">
        <w:fldChar w:fldCharType="separate"/>
      </w:r>
      <w:r w:rsidR="0008502C" w:rsidRPr="00777476">
        <w:rPr>
          <w:noProof/>
        </w:rPr>
        <w:t>(Wykes and Schueller, 2019)</w:t>
      </w:r>
      <w:r w:rsidR="0008502C" w:rsidRPr="00777476">
        <w:fldChar w:fldCharType="end"/>
      </w:r>
      <w:r w:rsidR="00BF705B" w:rsidRPr="00777476">
        <w:t>. Socio-technical models like the Systems Engineering Initiative for Patient Safety</w:t>
      </w:r>
      <w:r w:rsidR="00CE0FE4">
        <w:t xml:space="preserve"> 2.0</w:t>
      </w:r>
      <w:r w:rsidR="00BF705B" w:rsidRPr="00777476">
        <w:t xml:space="preserve"> </w:t>
      </w:r>
      <w:r w:rsidR="00BF705B" w:rsidRPr="00777476">
        <w:fldChar w:fldCharType="begin" w:fldLock="1"/>
      </w:r>
      <w:r w:rsidR="006B7DC7">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mendeley":{"formattedCitation":"(Holden &lt;i&gt;et al.&lt;/i&gt;, 2014)"},"properties":{"noteIndex":0},"schema":"https://github.com/citation-style-language/schema/raw/master/csl-citation.json"}</w:instrText>
      </w:r>
      <w:r w:rsidR="00BF705B" w:rsidRPr="00777476">
        <w:fldChar w:fldCharType="separate"/>
      </w:r>
      <w:r w:rsidR="006B7DC7" w:rsidRPr="006B7DC7">
        <w:rPr>
          <w:noProof/>
        </w:rPr>
        <w:t>(Holden</w:t>
      </w:r>
      <w:r w:rsidR="006B7DC7" w:rsidRPr="006B7DC7">
        <w:rPr>
          <w:i/>
          <w:noProof/>
        </w:rPr>
        <w:t xml:space="preserve"> et al</w:t>
      </w:r>
      <w:r w:rsidR="006B7DC7" w:rsidRPr="006B7DC7">
        <w:rPr>
          <w:noProof/>
        </w:rPr>
        <w:t>&gt;, 2014)</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 xml:space="preserve">map to the determinants of trusting relationships with technology </w:t>
      </w:r>
      <w:r w:rsidR="00BF705B" w:rsidRPr="00777476">
        <w:fldChar w:fldCharType="begin" w:fldLock="1"/>
      </w:r>
      <w:r w:rsidR="006B7DC7">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Siau and Wang, 2018)","manualFormatting":"(cf. Figure 2 in Siau and Wang, 2018)","plainTextFormattedCitation":"(Siau and Wang, 2018)","previouslyFormattedCitation":"(Siau and Wang, 2018)"},"properties":{"noteIndex":0},"schema":"https://github.com/citation-style-language/schema/raw/master/csl-citation.json"}</w:instrText>
      </w:r>
      <w:r w:rsidR="00BF705B" w:rsidRPr="00777476">
        <w:fldChar w:fldCharType="separate"/>
      </w:r>
      <w:r w:rsidR="00BF705B" w:rsidRPr="00777476">
        <w:rPr>
          <w:noProof/>
        </w:rPr>
        <w:t>(</w:t>
      </w:r>
      <w:r w:rsidR="00CE0FE4">
        <w:rPr>
          <w:noProof/>
        </w:rPr>
        <w:t>cf.</w:t>
      </w:r>
      <w:r w:rsidR="00BF705B" w:rsidRPr="00777476">
        <w:rPr>
          <w:noProof/>
        </w:rPr>
        <w:t xml:space="preserve"> Figure 2 in Siau and Wang, 2018)</w:t>
      </w:r>
      <w:r w:rsidR="00BF705B" w:rsidRPr="00777476">
        <w:fldChar w:fldCharType="end"/>
      </w:r>
      <w:r w:rsidR="0008502C" w:rsidRPr="00777476">
        <w:t>.</w:t>
      </w:r>
    </w:p>
    <w:p w14:paraId="029C0BCF" w14:textId="26A7D799" w:rsidR="0041730C" w:rsidRPr="00F25567" w:rsidRDefault="00106E58" w:rsidP="00E0556F">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 </w:t>
      </w:r>
      <w:r w:rsidRPr="00777476">
        <w:fldChar w:fldCharType="begin" w:fldLock="1"/>
      </w:r>
      <w:r w:rsidR="005F5CF3" w:rsidRPr="00777476">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Arnold &lt;i&gt;et al.&lt;/i&gt;, 2019)","plainTextFormattedCitation":"(Arnold et al., 2019)","previouslyFormattedCitation":"(Arnold &lt;i&gt;et al.&lt;/i&gt;, 2019)"},"properties":{"noteIndex":0},"schema":"https://github.com/citation-style-language/schema/raw/master/csl-citation.json"}</w:instrText>
      </w:r>
      <w:r w:rsidRPr="00777476">
        <w:fldChar w:fldCharType="separate"/>
      </w:r>
      <w:r w:rsidRPr="00777476">
        <w:rPr>
          <w:noProof/>
        </w:rPr>
        <w:t xml:space="preserve">(Arnold </w:t>
      </w:r>
      <w:r w:rsidRPr="00777476">
        <w:rPr>
          <w:i/>
          <w:noProof/>
        </w:rPr>
        <w:t>et al.</w:t>
      </w:r>
      <w:r w:rsidRPr="00777476">
        <w:rPr>
          <w:noProof/>
        </w:rPr>
        <w:t>, 2019)</w:t>
      </w:r>
      <w:r w:rsidRPr="00777476">
        <w:fldChar w:fldCharType="end"/>
      </w:r>
      <w:r w:rsidRPr="00777476">
        <w:t>.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41730C" w:rsidRPr="00777476">
        <w:fldChar w:fldCharType="begin" w:fldLock="1"/>
      </w:r>
      <w:r w:rsidR="00117A92" w:rsidRPr="00777476">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 (2016)","plainTextFormattedCitation":"(Singh and Sittig, 2016)","previouslyFormattedCitation":"(Singh and Sittig, 2016)"},"properties":{"noteIndex":0},"schema":"https://github.com/citation-style-language/schema/raw/master/csl-citation.json"}</w:instrText>
      </w:r>
      <w:r w:rsidR="0041730C" w:rsidRPr="00777476">
        <w:fldChar w:fldCharType="separate"/>
      </w:r>
      <w:r w:rsidR="0041730C" w:rsidRPr="00777476">
        <w:rPr>
          <w:noProof/>
        </w:rPr>
        <w:t>Singh and Sittig (2016)</w:t>
      </w:r>
      <w:r w:rsidR="0041730C" w:rsidRPr="00777476">
        <w:fldChar w:fldCharType="end"/>
      </w:r>
      <w:r w:rsidR="0041730C" w:rsidRPr="00777476">
        <w:t xml:space="preserve"> - safe HIT, safe use of HIT, and using HIT to improve safety – which is perhaps unsurprising given that it is explicitly a socio-technical model.</w:t>
      </w:r>
    </w:p>
    <w:p w14:paraId="1E85DB9E" w14:textId="5DA0B0EE" w:rsidR="00E0556F" w:rsidRDefault="00E0556F" w:rsidP="00E0556F"/>
    <w:p w14:paraId="6E65432C" w14:textId="1F1A6ECA" w:rsidR="007B37B8" w:rsidRPr="00F25567" w:rsidRDefault="007B37B8" w:rsidP="00DE355E">
      <w:pPr>
        <w:pStyle w:val="Heading2"/>
      </w:pPr>
      <w:r w:rsidRPr="00F25567">
        <w:t xml:space="preserve">Emergent patient-safety </w:t>
      </w:r>
      <w:r w:rsidR="004C0C85">
        <w:t>consequence</w:t>
      </w:r>
      <w:r w:rsidRPr="00F25567">
        <w:t>s</w:t>
      </w:r>
    </w:p>
    <w:p w14:paraId="78039F4D" w14:textId="7AFA2313" w:rsidR="00E06809" w:rsidRPr="00F25567" w:rsidRDefault="00E0556F" w:rsidP="00670128">
      <w:pPr>
        <w:rPr>
          <w:shd w:val="clear" w:color="auto" w:fill="5B9BD5" w:themeFill="accent1"/>
        </w:rPr>
      </w:pPr>
      <w:r w:rsidRPr="00777476">
        <w:t>Fifthly</w:t>
      </w:r>
      <w:r w:rsidR="00670128" w:rsidRPr="00777476">
        <w:t xml:space="preserve">, a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 xml:space="preserve">hings </w:t>
      </w:r>
      <w:r w:rsidR="00861118" w:rsidRPr="00777476">
        <w:rPr>
          <w:rFonts w:cstheme="minorHAnsi"/>
        </w:rPr>
        <w:fldChar w:fldCharType="begin" w:fldLock="1"/>
      </w:r>
      <w:r w:rsidR="00861118" w:rsidRPr="00777476">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00861118" w:rsidRPr="00777476">
        <w:rPr>
          <w:rFonts w:cstheme="minorHAnsi"/>
        </w:rPr>
        <w:fldChar w:fldCharType="separate"/>
      </w:r>
      <w:r w:rsidR="00861118" w:rsidRPr="00777476">
        <w:rPr>
          <w:rFonts w:cstheme="minorHAnsi"/>
          <w:noProof/>
        </w:rPr>
        <w:t>(Wickramasinghe and Bodendorf, 2020)</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 </w:t>
      </w:r>
      <w:r w:rsidR="00117A92" w:rsidRPr="00777476">
        <w:fldChar w:fldCharType="begin" w:fldLock="1"/>
      </w:r>
      <w:r w:rsidR="00861118" w:rsidRPr="00777476">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Begun, Zimmerman and Dooley, 2003)","plainTextFormattedCitation":"(Begun, Zimmerman and Dooley, 2003)","previouslyFormattedCitation":"(Begun, Zimmerman and Dooley, 2003)"},"properties":{"noteIndex":0},"schema":"https://github.com/citation-style-language/schema/raw/master/csl-citation.json"}</w:instrText>
      </w:r>
      <w:r w:rsidR="00117A92" w:rsidRPr="00777476">
        <w:rPr>
          <w:vertAlign w:val="superscript"/>
        </w:rPr>
        <w:fldChar w:fldCharType="separate"/>
      </w:r>
      <w:r w:rsidR="00117A92" w:rsidRPr="00777476">
        <w:rPr>
          <w:noProof/>
        </w:rPr>
        <w:t>(Begun, Zimmerman and Dooley, 2003)</w:t>
      </w:r>
      <w:r w:rsidR="00117A92" w:rsidRPr="00777476">
        <w:fldChar w:fldCharType="end"/>
      </w:r>
      <w:r w:rsidR="00117A92" w:rsidRPr="00777476">
        <w:t>.</w:t>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 xml:space="preserve">as exemplified by the Heimdall framework of learning health systems </w:t>
      </w:r>
      <w:r w:rsidR="00861118" w:rsidRPr="00777476">
        <w:fldChar w:fldCharType="begin" w:fldLock="1"/>
      </w:r>
      <w:r w:rsidR="00751DD1" w:rsidRPr="00777476">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Mclachlan &lt;i&gt;et al.&lt;/i&gt;, 2018)","plainTextFormattedCitation":"(Mclachlan et al., 2018)","previouslyFormattedCitation":"(Mclachlan &lt;i&gt;et al.&lt;/i&gt;, 2018)"},"properties":{"noteIndex":0},"schema":"https://github.com/citation-style-language/schema/raw/master/csl-citation.json"}</w:instrText>
      </w:r>
      <w:r w:rsidR="00861118" w:rsidRPr="00777476">
        <w:fldChar w:fldCharType="separate"/>
      </w:r>
      <w:r w:rsidR="00861118" w:rsidRPr="00777476">
        <w:rPr>
          <w:noProof/>
        </w:rPr>
        <w:t xml:space="preserve">(Mclachlan </w:t>
      </w:r>
      <w:r w:rsidR="00861118" w:rsidRPr="00777476">
        <w:rPr>
          <w:i/>
          <w:noProof/>
        </w:rPr>
        <w:t>et al.</w:t>
      </w:r>
      <w:r w:rsidR="00861118" w:rsidRPr="00777476">
        <w:rPr>
          <w:noProof/>
        </w:rPr>
        <w:t>, 2018)</w:t>
      </w:r>
      <w:r w:rsidR="00861118" w:rsidRPr="00777476">
        <w:fldChar w:fldCharType="end"/>
      </w:r>
      <w:r w:rsidR="00253B4B" w:rsidRPr="00777476">
        <w:t xml:space="preserve"> and </w:t>
      </w:r>
      <w:r w:rsidR="005E4F8F" w:rsidRPr="00777476">
        <w:fldChar w:fldCharType="begin" w:fldLock="1"/>
      </w:r>
      <w:r w:rsidR="005E4F8F" w:rsidRPr="00777476">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Carayon &lt;i&gt;et al.&lt;/i&gt;, 2015)","manualFormatting":"Carayon et al.'s (2015)","plainTextFormattedCitation":"(Carayon et al., 2015)","previouslyFormattedCitation":"(Carayon &lt;i&gt;et al.&lt;/i&gt;, 2015)"},"properties":{"noteIndex":0},"schema":"https://github.com/citation-style-language/schema/raw/master/csl-citation.json"}</w:instrText>
      </w:r>
      <w:r w:rsidR="005E4F8F" w:rsidRPr="00777476">
        <w:fldChar w:fldCharType="separate"/>
      </w:r>
      <w:r w:rsidR="005E4F8F" w:rsidRPr="00777476">
        <w:rPr>
          <w:noProof/>
        </w:rPr>
        <w:t xml:space="preserve">Carayon </w:t>
      </w:r>
      <w:r w:rsidR="005E4F8F" w:rsidRPr="00777476">
        <w:rPr>
          <w:i/>
          <w:noProof/>
        </w:rPr>
        <w:t>et al.</w:t>
      </w:r>
      <w:r w:rsidR="005E4F8F" w:rsidRPr="00777476">
        <w:rPr>
          <w:noProof/>
        </w:rPr>
        <w:t>'s (2015)</w:t>
      </w:r>
      <w:r w:rsidR="005E4F8F" w:rsidRPr="00777476">
        <w:fldChar w:fldCharType="end"/>
      </w:r>
      <w:r w:rsidR="00253B4B" w:rsidRPr="00777476">
        <w:t xml:space="preserve"> model of </w:t>
      </w:r>
      <w:r w:rsidR="005E4F8F" w:rsidRPr="00777476">
        <w:t>workplace safety</w:t>
      </w:r>
      <w:r w:rsidR="00E06809" w:rsidRPr="00777476">
        <w:t>.</w:t>
      </w:r>
    </w:p>
    <w:p w14:paraId="35780A87" w14:textId="2AAC9175" w:rsidR="00E06809" w:rsidRPr="00F25567" w:rsidRDefault="00A47A44" w:rsidP="00670128">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751DD1" w:rsidRPr="00777476">
        <w:fldChar w:fldCharType="begin" w:fldLock="1"/>
      </w:r>
      <w:r w:rsidR="00B74905" w:rsidRPr="00777476">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Haimes, 2009a)","manualFormatting":"Haimes (2009a)","plainTextFormattedCitation":"(Haimes, 2009a)","previouslyFormattedCitation":"(Haimes, 2009a)"},"properties":{"noteIndex":0},"schema":"https://github.com/citation-style-language/schema/raw/master/csl-citation.json"}</w:instrText>
      </w:r>
      <w:r w:rsidR="00751DD1" w:rsidRPr="00777476">
        <w:fldChar w:fldCharType="separate"/>
      </w:r>
      <w:r w:rsidR="00B74905" w:rsidRPr="00777476">
        <w:rPr>
          <w:noProof/>
        </w:rPr>
        <w:t>Haimes</w:t>
      </w:r>
      <w:r w:rsidR="00751DD1" w:rsidRPr="00777476">
        <w:rPr>
          <w:noProof/>
        </w:rPr>
        <w:t xml:space="preserve"> </w:t>
      </w:r>
      <w:r w:rsidR="00B74905" w:rsidRPr="00777476">
        <w:rPr>
          <w:noProof/>
        </w:rPr>
        <w:t>(</w:t>
      </w:r>
      <w:r w:rsidR="00751DD1" w:rsidRPr="00777476">
        <w:rPr>
          <w:noProof/>
        </w:rPr>
        <w:t>2009a)</w:t>
      </w:r>
      <w:r w:rsidR="00751DD1" w:rsidRPr="00777476">
        <w:fldChar w:fldCharType="end"/>
      </w:r>
      <w:r w:rsidR="00751DD1" w:rsidRPr="00777476">
        <w:t xml:space="preserve"> </w:t>
      </w:r>
      <w:r w:rsidR="00B74905" w:rsidRPr="00777476">
        <w:t>describes a complexity definition of risk, which would be essential to a systems-based discussion of patient safety. Of particular note is a systems-based conceptualisation of resilience as a variable state of a system whose variability is the</w:t>
      </w:r>
      <w:r w:rsidR="001F1127" w:rsidRPr="00777476">
        <w:t xml:space="preserve"> key</w:t>
      </w:r>
      <w:r w:rsidR="00B74905" w:rsidRPr="00777476">
        <w:t xml:space="preserve"> performative and protective feature </w:t>
      </w:r>
      <w:r w:rsidR="00751DD1" w:rsidRPr="00777476">
        <w:fldChar w:fldCharType="begin" w:fldLock="1"/>
      </w:r>
      <w:r w:rsidR="00427ACF" w:rsidRPr="00777476">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Haimes, 2009b)","plainTextFormattedCitation":"(Haimes, 2009b)","previouslyFormattedCitation":"(Haimes, 2009b)"},"properties":{"noteIndex":0},"schema":"https://github.com/citation-style-language/schema/raw/master/csl-citation.json"}</w:instrText>
      </w:r>
      <w:r w:rsidR="00751DD1" w:rsidRPr="00777476">
        <w:fldChar w:fldCharType="separate"/>
      </w:r>
      <w:r w:rsidR="00751DD1" w:rsidRPr="00777476">
        <w:rPr>
          <w:noProof/>
        </w:rPr>
        <w:t>(Haimes, 2009b)</w:t>
      </w:r>
      <w:r w:rsidR="00751DD1" w:rsidRPr="00777476">
        <w:fldChar w:fldCharType="end"/>
      </w:r>
      <w:r w:rsidR="00B74905" w:rsidRPr="00F25567">
        <w:t>.</w:t>
      </w:r>
    </w:p>
    <w:p w14:paraId="19680DAC" w14:textId="5244D3A4" w:rsidR="00751DD1" w:rsidRPr="00F25567" w:rsidRDefault="00427ACF" w:rsidP="00670128">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F1127" w:rsidRPr="00777476">
        <w:t xml:space="preserve"> </w:t>
      </w:r>
      <w:r w:rsidRPr="00777476">
        <w:fldChar w:fldCharType="begin" w:fldLock="1"/>
      </w:r>
      <w:r w:rsidR="00E014A9" w:rsidRPr="00777476">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Hilborn, 2004)","plainTextFormattedCitation":"(Hilborn, 2004)","previouslyFormattedCitation":"(Hilborn, 2004)"},"properties":{"noteIndex":0},"schema":"https://github.com/citation-style-language/schema/raw/master/csl-citation.json"}</w:instrText>
      </w:r>
      <w:r w:rsidRPr="00777476">
        <w:fldChar w:fldCharType="separate"/>
      </w:r>
      <w:r w:rsidRPr="00777476">
        <w:rPr>
          <w:noProof/>
        </w:rPr>
        <w:t>(Hilborn, 2004)</w:t>
      </w:r>
      <w:r w:rsidRPr="00777476">
        <w:fldChar w:fldCharType="end"/>
      </w:r>
      <w:r w:rsidRPr="00777476">
        <w:t>.</w:t>
      </w:r>
      <w:r w:rsidR="00E7485A" w:rsidRPr="00777476">
        <w:t xml:space="preserve"> Such complexity approaches will also be useful in addressing the question of how these new and emerging challenges will interact with the existing challenges alluded to in Section 1.</w:t>
      </w:r>
    </w:p>
    <w:p w14:paraId="2E53CCD1" w14:textId="77777777" w:rsidR="00117A92" w:rsidRPr="00F25567" w:rsidRDefault="00117A92" w:rsidP="00E0556F"/>
    <w:p w14:paraId="0C383290" w14:textId="1A6734CE" w:rsidR="007B37B8" w:rsidRPr="00F25567" w:rsidRDefault="007B37B8" w:rsidP="00DE355E">
      <w:pPr>
        <w:pStyle w:val="Heading2"/>
      </w:pPr>
      <w:r w:rsidRPr="00F25567">
        <w:lastRenderedPageBreak/>
        <w:t>Solutionism</w:t>
      </w:r>
    </w:p>
    <w:p w14:paraId="0929EA5B" w14:textId="650C1B94" w:rsidR="00FC5386" w:rsidRPr="00F25567" w:rsidRDefault="00E0556F" w:rsidP="009D3810">
      <w:pPr>
        <w:rPr>
          <w:shd w:val="clear" w:color="auto" w:fill="5B9BD5" w:themeFill="accent1"/>
        </w:rPr>
      </w:pPr>
      <w:r w:rsidRPr="00777476">
        <w:t>Sixthly</w:t>
      </w:r>
      <w:r w:rsidR="00670128" w:rsidRPr="00777476">
        <w:t xml:space="preserve">, and r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 xml:space="preserve"> </w:t>
      </w:r>
      <w:r w:rsidR="00670128" w:rsidRPr="00777476">
        <w:fldChar w:fldCharType="begin" w:fldLock="1"/>
      </w:r>
      <w:r w:rsidR="008E3903" w:rsidRPr="00777476">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rsidR="00670128" w:rsidRPr="00777476">
        <w:fldChar w:fldCharType="separate"/>
      </w:r>
      <w:r w:rsidR="00351A05" w:rsidRPr="00777476">
        <w:rPr>
          <w:noProof/>
        </w:rPr>
        <w:t>(Morozov, 2013)</w:t>
      </w:r>
      <w:r w:rsidR="00670128"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 </w:t>
      </w:r>
      <w:r w:rsidR="00670128" w:rsidRPr="00777476">
        <w:fldChar w:fldCharType="begin" w:fldLock="1"/>
      </w:r>
      <w:r w:rsidR="008E3903" w:rsidRPr="00777476">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rsidR="00670128" w:rsidRPr="00777476">
        <w:fldChar w:fldCharType="separate"/>
      </w:r>
      <w:r w:rsidR="00351A05" w:rsidRPr="00777476">
        <w:rPr>
          <w:noProof/>
        </w:rPr>
        <w:t>(Maturo, 2014)</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 xml:space="preserve"> </w:t>
      </w:r>
      <w:r w:rsidR="00DF5C59" w:rsidRPr="00777476">
        <w:fldChar w:fldCharType="begin" w:fldLock="1"/>
      </w:r>
      <w:r w:rsidR="008E3903" w:rsidRPr="00777476">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rsidRPr="00777476">
        <w:fldChar w:fldCharType="separate"/>
      </w:r>
      <w:r w:rsidR="00351A05" w:rsidRPr="00777476">
        <w:rPr>
          <w:noProof/>
        </w:rPr>
        <w:t>(Gardner and Warren, 2019)</w:t>
      </w:r>
      <w:r w:rsidR="00DF5C59" w:rsidRPr="00777476">
        <w:fldChar w:fldCharType="end"/>
      </w:r>
      <w:r w:rsidR="00DF5C59" w:rsidRPr="00777476">
        <w:t>.</w:t>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 xml:space="preserve">Techno-optimism might arise from differences of perceived risk or perceived capacity for control </w:t>
      </w:r>
      <w:r w:rsidR="00FC5386" w:rsidRPr="00777476">
        <w:fldChar w:fldCharType="begin" w:fldLock="1"/>
      </w:r>
      <w:r w:rsidR="00FC5386" w:rsidRPr="00777476">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Harris and Middleton, 1994)","plainTextFormattedCitation":"(Harris and Middleton, 1994)","previouslyFormattedCitation":"(Harris and Middleton, 1994)"},"properties":{"noteIndex":0},"schema":"https://github.com/citation-style-language/schema/raw/master/csl-citation.json"}</w:instrText>
      </w:r>
      <w:r w:rsidR="00FC5386" w:rsidRPr="00777476">
        <w:fldChar w:fldCharType="separate"/>
      </w:r>
      <w:r w:rsidR="00FC5386" w:rsidRPr="00777476">
        <w:rPr>
          <w:noProof/>
        </w:rPr>
        <w:t>(Harris and Middleton, 1994)</w:t>
      </w:r>
      <w:r w:rsidR="00FC5386" w:rsidRPr="00777476">
        <w:fldChar w:fldCharType="end"/>
      </w:r>
      <w:r w:rsidR="00FC5386" w:rsidRPr="00777476">
        <w:t xml:space="preserve">, which relate to existing problems of inequality technical education and access to digital health, respectively </w:t>
      </w:r>
      <w:r w:rsidR="00FC5386" w:rsidRPr="00777476">
        <w:fldChar w:fldCharType="begin" w:fldLock="1"/>
      </w:r>
      <w:r w:rsidR="005D4872" w:rsidRPr="00777476">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Gann, 2019)","plainTextFormattedCitation":"(Gann, 2019)","previouslyFormattedCitation":"(Gann, 2019)"},"properties":{"noteIndex":0},"schema":"https://github.com/citation-style-language/schema/raw/master/csl-citation.json"}</w:instrText>
      </w:r>
      <w:r w:rsidR="00FC5386" w:rsidRPr="00777476">
        <w:fldChar w:fldCharType="separate"/>
      </w:r>
      <w:r w:rsidR="00FC5386" w:rsidRPr="00777476">
        <w:rPr>
          <w:noProof/>
        </w:rPr>
        <w:t>(Gann, 2019)</w:t>
      </w:r>
      <w:r w:rsidR="00FC5386" w:rsidRPr="00777476">
        <w:fldChar w:fldCharType="end"/>
      </w:r>
      <w:r w:rsidR="00FC5386" w:rsidRPr="00777476">
        <w:t>.</w:t>
      </w:r>
    </w:p>
    <w:p w14:paraId="46560A8E" w14:textId="51790E0C" w:rsidR="007B2B92" w:rsidRDefault="00775EF0" w:rsidP="009D3810">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7B2B92" w:rsidRPr="00777476">
        <w:fldChar w:fldCharType="begin" w:fldLock="1"/>
      </w:r>
      <w:r w:rsidR="009D3810" w:rsidRPr="00777476">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Ravitz &lt;i&gt;et al.&lt;/i&gt;, 2013)","manualFormatting":"Ravitz et al. (2013)","plainTextFormattedCitation":"(Ravitz et al., 2013)","previouslyFormattedCitation":"(Ravitz &lt;i&gt;et al.&lt;/i&gt;, 2013)"},"properties":{"noteIndex":0},"schema":"https://github.com/citation-style-language/schema/raw/master/csl-citation.json"}</w:instrText>
      </w:r>
      <w:r w:rsidR="007B2B92" w:rsidRPr="00777476">
        <w:fldChar w:fldCharType="separate"/>
      </w:r>
      <w:r w:rsidR="007B2B92" w:rsidRPr="00777476">
        <w:rPr>
          <w:noProof/>
        </w:rPr>
        <w:t>Ravit</w:t>
      </w:r>
      <w:r w:rsidR="007B2B92" w:rsidRPr="00777476">
        <w:rPr>
          <w:i/>
          <w:noProof/>
        </w:rPr>
        <w:t>z et al</w:t>
      </w:r>
      <w:r w:rsidR="007B2B92" w:rsidRPr="00777476">
        <w:rPr>
          <w:noProof/>
        </w:rPr>
        <w:t>. (2013)</w:t>
      </w:r>
      <w:r w:rsidR="007B2B92" w:rsidRPr="00777476">
        <w:fldChar w:fldCharType="end"/>
      </w:r>
      <w:r w:rsidR="007B2B92" w:rsidRPr="00777476">
        <w:t xml:space="preserve"> describe such an approach</w:t>
      </w:r>
      <w:r w:rsidR="009D3810" w:rsidRPr="00777476">
        <w:t xml:space="preserve"> with a case study on medication infusion pumps </w:t>
      </w:r>
      <w:r w:rsidR="007B2B92" w:rsidRPr="00777476">
        <w:t>and the Systems Engineering Initi</w:t>
      </w:r>
      <w:r w:rsidR="00CE0FE4">
        <w:t>ative for Patient Safety 2.0 model</w:t>
      </w:r>
      <w:r w:rsidR="007B2B92" w:rsidRPr="00777476">
        <w:t xml:space="preserve"> </w:t>
      </w:r>
      <w:r w:rsidR="009D3810" w:rsidRPr="00777476">
        <w:t xml:space="preserve">provides a framework for understanding the structures, processes and outcomes in healthcare, more generally </w:t>
      </w:r>
      <w:r w:rsidR="009D3810" w:rsidRPr="00777476">
        <w:fldChar w:fldCharType="begin" w:fldLock="1"/>
      </w:r>
      <w:r w:rsidR="008D06DB" w:rsidRPr="00777476">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mendeley":{"formattedCitation":"(Holden &lt;i&gt;et al.&lt;/i&gt;, 2014)","plainTextFormattedCitation":"(Holden et al., 2014)","previouslyFormattedCitation":"(Holden &lt;i&gt;et al.&lt;/i&gt;, 2014)"},"properties":{"noteIndex":0},"schema":"https://github.com/citation-style-language/schema/raw/master/csl-citation.json"}</w:instrText>
      </w:r>
      <w:r w:rsidR="009D3810" w:rsidRPr="00777476">
        <w:fldChar w:fldCharType="separate"/>
      </w:r>
      <w:r w:rsidR="009D3810" w:rsidRPr="00777476">
        <w:rPr>
          <w:noProof/>
        </w:rPr>
        <w:t xml:space="preserve">(Holden </w:t>
      </w:r>
      <w:r w:rsidR="009D3810" w:rsidRPr="00777476">
        <w:rPr>
          <w:i/>
          <w:noProof/>
        </w:rPr>
        <w:t>et al.</w:t>
      </w:r>
      <w:r w:rsidR="009D3810" w:rsidRPr="00777476">
        <w:rPr>
          <w:noProof/>
        </w:rPr>
        <w:t>, 2014)</w:t>
      </w:r>
      <w:r w:rsidR="009D3810" w:rsidRPr="00777476">
        <w:fldChar w:fldCharType="end"/>
      </w:r>
      <w:r w:rsidR="009D3810" w:rsidRPr="00777476">
        <w:t>.</w:t>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2AE485E2" w14:textId="29675279" w:rsidR="008267F0" w:rsidRDefault="008267F0" w:rsidP="00D14F7E"/>
    <w:p w14:paraId="28D2A2E8" w14:textId="54832174" w:rsidR="0055697B" w:rsidRPr="0055697B" w:rsidRDefault="0055697B" w:rsidP="0055697B">
      <w:pPr>
        <w:sectPr w:rsidR="0055697B" w:rsidRPr="0055697B">
          <w:footerReference w:type="even" r:id="rId14"/>
          <w:footerReference w:type="default" r:id="rId15"/>
          <w:pgSz w:w="11906" w:h="16838"/>
          <w:pgMar w:top="1440" w:right="1440" w:bottom="1440" w:left="1440" w:header="708" w:footer="708" w:gutter="0"/>
          <w:cols w:space="708"/>
          <w:docGrid w:linePitch="360"/>
        </w:sectPr>
      </w:pPr>
    </w:p>
    <w:tbl>
      <w:tblPr>
        <w:tblW w:w="14658" w:type="dxa"/>
        <w:tblLayout w:type="fixed"/>
        <w:tblLook w:val="04A0" w:firstRow="1" w:lastRow="0" w:firstColumn="1" w:lastColumn="0" w:noHBand="0" w:noVBand="1"/>
      </w:tblPr>
      <w:tblGrid>
        <w:gridCol w:w="318"/>
        <w:gridCol w:w="3901"/>
        <w:gridCol w:w="3347"/>
        <w:gridCol w:w="4420"/>
        <w:gridCol w:w="911"/>
        <w:gridCol w:w="851"/>
        <w:gridCol w:w="910"/>
      </w:tblGrid>
      <w:tr w:rsidR="008267F0" w:rsidRPr="00E43A2F" w14:paraId="2AD5A2A1" w14:textId="77777777" w:rsidTr="00582A93">
        <w:trPr>
          <w:trHeight w:val="284"/>
        </w:trPr>
        <w:tc>
          <w:tcPr>
            <w:tcW w:w="14658" w:type="dxa"/>
            <w:gridSpan w:val="7"/>
            <w:tcBorders>
              <w:bottom w:val="single" w:sz="4" w:space="0" w:color="auto"/>
            </w:tcBorders>
          </w:tcPr>
          <w:p w14:paraId="7FE5B820" w14:textId="314A309A" w:rsidR="008267F0" w:rsidRPr="00E43A2F" w:rsidRDefault="008267F0" w:rsidP="00F25567">
            <w:pPr>
              <w:spacing w:after="0" w:line="240" w:lineRule="auto"/>
              <w:rPr>
                <w:rFonts w:eastAsia="Times New Roman" w:cstheme="minorHAnsi"/>
                <w:bCs/>
                <w:sz w:val="20"/>
                <w:szCs w:val="20"/>
                <w:lang w:eastAsia="en-GB"/>
              </w:rPr>
            </w:pPr>
            <w:r w:rsidRPr="00E43A2F">
              <w:rPr>
                <w:rFonts w:eastAsia="Times New Roman" w:cstheme="minorHAnsi"/>
                <w:b/>
                <w:bCs/>
                <w:sz w:val="20"/>
                <w:szCs w:val="20"/>
                <w:lang w:eastAsia="en-GB"/>
              </w:rPr>
              <w:lastRenderedPageBreak/>
              <w:t xml:space="preserve">Table </w:t>
            </w:r>
            <w:r w:rsidRPr="008267F0">
              <w:rPr>
                <w:rFonts w:eastAsia="Times New Roman" w:cstheme="minorHAnsi"/>
                <w:b/>
                <w:bCs/>
                <w:sz w:val="20"/>
                <w:szCs w:val="20"/>
                <w:highlight w:val="yellow"/>
                <w:lang w:eastAsia="en-GB"/>
              </w:rPr>
              <w:t>xC.I.R.</w:t>
            </w:r>
            <w:r>
              <w:rPr>
                <w:rFonts w:eastAsia="Times New Roman" w:cstheme="minorHAnsi"/>
                <w:b/>
                <w:bCs/>
                <w:sz w:val="20"/>
                <w:szCs w:val="20"/>
                <w:highlight w:val="yellow"/>
                <w:lang w:eastAsia="en-GB"/>
              </w:rPr>
              <w:t>v1</w:t>
            </w:r>
            <w:r w:rsidRPr="008267F0">
              <w:rPr>
                <w:rFonts w:eastAsia="Times New Roman" w:cstheme="minorHAnsi"/>
                <w:b/>
                <w:bCs/>
                <w:sz w:val="20"/>
                <w:szCs w:val="20"/>
                <w:highlight w:val="yellow"/>
                <w:lang w:eastAsia="en-GB"/>
              </w:rPr>
              <w:t>x</w:t>
            </w:r>
            <w:r w:rsidRPr="00E43A2F">
              <w:rPr>
                <w:rFonts w:eastAsia="Times New Roman" w:cstheme="minorHAnsi"/>
                <w:bCs/>
                <w:sz w:val="20"/>
                <w:szCs w:val="20"/>
                <w:lang w:eastAsia="en-GB"/>
              </w:rPr>
              <w:t xml:space="preserve"> Summary of recommendations to address safety concerns posed by the challenges of </w:t>
            </w:r>
            <w:r w:rsidR="0033179C">
              <w:rPr>
                <w:rFonts w:eastAsia="Times New Roman" w:cstheme="minorHAnsi"/>
                <w:bCs/>
                <w:sz w:val="20"/>
                <w:szCs w:val="20"/>
                <w:lang w:eastAsia="en-GB"/>
              </w:rPr>
              <w:t>e</w:t>
            </w:r>
            <w:r w:rsidRPr="00E43A2F">
              <w:rPr>
                <w:rFonts w:eastAsia="Times New Roman" w:cstheme="minorHAnsi"/>
                <w:bCs/>
                <w:sz w:val="20"/>
                <w:szCs w:val="20"/>
                <w:lang w:eastAsia="en-GB"/>
              </w:rPr>
              <w:t xml:space="preserve">merging </w:t>
            </w:r>
            <w:r w:rsidR="0033179C">
              <w:rPr>
                <w:rFonts w:eastAsia="Times New Roman" w:cstheme="minorHAnsi"/>
                <w:bCs/>
                <w:sz w:val="20"/>
                <w:szCs w:val="20"/>
                <w:lang w:eastAsia="en-GB"/>
              </w:rPr>
              <w:t xml:space="preserve">digital </w:t>
            </w:r>
            <w:r w:rsidRPr="00E43A2F">
              <w:rPr>
                <w:rFonts w:eastAsia="Times New Roman" w:cstheme="minorHAnsi"/>
                <w:bCs/>
                <w:sz w:val="20"/>
                <w:szCs w:val="20"/>
                <w:lang w:eastAsia="en-GB"/>
              </w:rPr>
              <w:t>health. Recommend</w:t>
            </w:r>
            <w:r w:rsidR="00156F5E">
              <w:rPr>
                <w:rFonts w:eastAsia="Times New Roman" w:cstheme="minorHAnsi"/>
                <w:bCs/>
                <w:sz w:val="20"/>
                <w:szCs w:val="20"/>
                <w:lang w:eastAsia="en-GB"/>
              </w:rPr>
              <w:t>ations are tagged as theory development</w:t>
            </w:r>
            <w:r w:rsidRPr="00E43A2F">
              <w:rPr>
                <w:rFonts w:eastAsia="Times New Roman" w:cstheme="minorHAnsi"/>
                <w:bCs/>
                <w:sz w:val="20"/>
                <w:szCs w:val="20"/>
                <w:lang w:eastAsia="en-GB"/>
              </w:rPr>
              <w:t>, T, and practical</w:t>
            </w:r>
            <w:r w:rsidR="00156F5E">
              <w:rPr>
                <w:rFonts w:eastAsia="Times New Roman" w:cstheme="minorHAnsi"/>
                <w:bCs/>
                <w:sz w:val="20"/>
                <w:szCs w:val="20"/>
                <w:lang w:eastAsia="en-GB"/>
              </w:rPr>
              <w:t xml:space="preserve"> application</w:t>
            </w:r>
            <w:r w:rsidRPr="00E43A2F">
              <w:rPr>
                <w:rFonts w:eastAsia="Times New Roman" w:cstheme="minorHAnsi"/>
                <w:bCs/>
                <w:sz w:val="20"/>
                <w:szCs w:val="20"/>
                <w:lang w:eastAsia="en-GB"/>
              </w:rPr>
              <w:t>, P, in line with the foundational aim of the workshop series.</w:t>
            </w:r>
            <w:r w:rsidR="0033179C">
              <w:rPr>
                <w:rFonts w:eastAsia="Times New Roman" w:cstheme="minorHAnsi"/>
                <w:bCs/>
                <w:sz w:val="20"/>
                <w:szCs w:val="20"/>
                <w:lang w:eastAsia="en-GB"/>
              </w:rPr>
              <w:t xml:space="preserve"> </w:t>
            </w:r>
            <w:r w:rsidR="00F25567">
              <w:rPr>
                <w:rFonts w:eastAsia="Times New Roman" w:cstheme="minorHAnsi"/>
                <w:bCs/>
                <w:sz w:val="20"/>
                <w:szCs w:val="20"/>
                <w:lang w:eastAsia="en-GB"/>
              </w:rPr>
              <w:t xml:space="preserve">The rightmost columns are the domains of safety for HIT, </w:t>
            </w:r>
            <w:r w:rsidR="0033179C">
              <w:rPr>
                <w:rFonts w:eastAsia="Times New Roman" w:cstheme="minorHAnsi"/>
                <w:bCs/>
                <w:sz w:val="20"/>
                <w:szCs w:val="20"/>
                <w:lang w:eastAsia="en-GB"/>
              </w:rPr>
              <w:t xml:space="preserve">Health Information Technology, as per </w:t>
            </w:r>
            <w:r w:rsidR="0033179C">
              <w:rPr>
                <w:rFonts w:eastAsia="Times New Roman" w:cstheme="minorHAnsi"/>
                <w:bCs/>
                <w:sz w:val="20"/>
                <w:szCs w:val="20"/>
                <w:lang w:eastAsia="en-GB"/>
              </w:rPr>
              <w:fldChar w:fldCharType="begin" w:fldLock="1"/>
            </w:r>
            <w:r w:rsidR="0075274E">
              <w:rPr>
                <w:rFonts w:eastAsia="Times New Roman" w:cstheme="minorHAnsi"/>
                <w:bCs/>
                <w:sz w:val="20"/>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33179C">
              <w:rPr>
                <w:rFonts w:eastAsia="Times New Roman" w:cstheme="minorHAnsi"/>
                <w:bCs/>
                <w:sz w:val="20"/>
                <w:szCs w:val="20"/>
                <w:lang w:eastAsia="en-GB"/>
              </w:rPr>
              <w:fldChar w:fldCharType="separate"/>
            </w:r>
            <w:r w:rsidR="0033179C" w:rsidRPr="0033179C">
              <w:rPr>
                <w:rFonts w:eastAsia="Times New Roman" w:cstheme="minorHAnsi"/>
                <w:bCs/>
                <w:noProof/>
                <w:sz w:val="20"/>
                <w:szCs w:val="20"/>
                <w:lang w:eastAsia="en-GB"/>
              </w:rPr>
              <w:t>Singh and Sittig</w:t>
            </w:r>
            <w:r w:rsidR="0033179C">
              <w:rPr>
                <w:rFonts w:eastAsia="Times New Roman" w:cstheme="minorHAnsi"/>
                <w:bCs/>
                <w:noProof/>
                <w:sz w:val="20"/>
                <w:szCs w:val="20"/>
                <w:lang w:eastAsia="en-GB"/>
              </w:rPr>
              <w:t>'s</w:t>
            </w:r>
            <w:r w:rsidR="0033179C" w:rsidRPr="0033179C">
              <w:rPr>
                <w:rFonts w:eastAsia="Times New Roman" w:cstheme="minorHAnsi"/>
                <w:bCs/>
                <w:noProof/>
                <w:sz w:val="20"/>
                <w:szCs w:val="20"/>
                <w:lang w:eastAsia="en-GB"/>
              </w:rPr>
              <w:t xml:space="preserve"> </w:t>
            </w:r>
            <w:r w:rsidR="0033179C">
              <w:rPr>
                <w:rFonts w:eastAsia="Times New Roman" w:cstheme="minorHAnsi"/>
                <w:bCs/>
                <w:noProof/>
                <w:sz w:val="20"/>
                <w:szCs w:val="20"/>
                <w:lang w:eastAsia="en-GB"/>
              </w:rPr>
              <w:t>(</w:t>
            </w:r>
            <w:r w:rsidR="0033179C" w:rsidRPr="0033179C">
              <w:rPr>
                <w:rFonts w:eastAsia="Times New Roman" w:cstheme="minorHAnsi"/>
                <w:bCs/>
                <w:noProof/>
                <w:sz w:val="20"/>
                <w:szCs w:val="20"/>
                <w:lang w:eastAsia="en-GB"/>
              </w:rPr>
              <w:t>2016)</w:t>
            </w:r>
            <w:r w:rsidR="0033179C">
              <w:rPr>
                <w:rFonts w:eastAsia="Times New Roman" w:cstheme="minorHAnsi"/>
                <w:bCs/>
                <w:sz w:val="20"/>
                <w:szCs w:val="20"/>
                <w:lang w:eastAsia="en-GB"/>
              </w:rPr>
              <w:fldChar w:fldCharType="end"/>
            </w:r>
            <w:r w:rsidR="0033179C" w:rsidRPr="0033179C">
              <w:rPr>
                <w:rFonts w:eastAsia="Times New Roman" w:cstheme="minorHAnsi"/>
                <w:bCs/>
                <w:sz w:val="18"/>
                <w:szCs w:val="20"/>
                <w:lang w:eastAsia="en-GB"/>
              </w:rPr>
              <w:t xml:space="preserve"> </w:t>
            </w:r>
            <w:r w:rsidR="0033179C" w:rsidRPr="0033179C">
              <w:rPr>
                <w:sz w:val="20"/>
              </w:rPr>
              <w:t>Health Information Technology Safety Measurement Framework</w:t>
            </w:r>
            <w:r w:rsidR="0033179C">
              <w:rPr>
                <w:sz w:val="20"/>
              </w:rPr>
              <w:t>.</w:t>
            </w:r>
          </w:p>
        </w:tc>
      </w:tr>
      <w:tr w:rsidR="008267F0" w:rsidRPr="00E43A2F" w14:paraId="6CBDA1A8" w14:textId="77777777" w:rsidTr="00582A93">
        <w:trPr>
          <w:trHeight w:val="500"/>
        </w:trPr>
        <w:tc>
          <w:tcPr>
            <w:tcW w:w="318" w:type="dxa"/>
            <w:tcBorders>
              <w:bottom w:val="single" w:sz="4" w:space="0" w:color="auto"/>
            </w:tcBorders>
          </w:tcPr>
          <w:p w14:paraId="60CCCFD4" w14:textId="77777777" w:rsidR="008267F0" w:rsidRPr="00E43A2F" w:rsidRDefault="008267F0" w:rsidP="00582A93">
            <w:pPr>
              <w:spacing w:after="120" w:line="240" w:lineRule="auto"/>
              <w:rPr>
                <w:rFonts w:eastAsia="Times New Roman" w:cstheme="minorHAnsi"/>
                <w:b/>
                <w:bCs/>
                <w:sz w:val="20"/>
                <w:szCs w:val="20"/>
                <w:lang w:eastAsia="en-GB"/>
              </w:rPr>
            </w:pPr>
          </w:p>
        </w:tc>
        <w:tc>
          <w:tcPr>
            <w:tcW w:w="3901" w:type="dxa"/>
            <w:tcBorders>
              <w:bottom w:val="single" w:sz="4" w:space="0" w:color="auto"/>
            </w:tcBorders>
            <w:shd w:val="clear" w:color="auto" w:fill="auto"/>
            <w:vAlign w:val="bottom"/>
            <w:hideMark/>
          </w:tcPr>
          <w:p w14:paraId="2C4DF3F3" w14:textId="77777777" w:rsidR="008267F0" w:rsidRPr="00E43A2F" w:rsidRDefault="008267F0" w:rsidP="00582A93">
            <w:pPr>
              <w:spacing w:after="120" w:line="240" w:lineRule="auto"/>
              <w:rPr>
                <w:rFonts w:eastAsia="Times New Roman" w:cstheme="minorHAnsi"/>
                <w:b/>
                <w:bCs/>
                <w:sz w:val="20"/>
                <w:szCs w:val="20"/>
                <w:lang w:eastAsia="en-GB"/>
              </w:rPr>
            </w:pPr>
            <w:r w:rsidRPr="00E43A2F">
              <w:rPr>
                <w:rFonts w:eastAsia="Times New Roman" w:cstheme="minorHAnsi"/>
                <w:b/>
                <w:bCs/>
                <w:sz w:val="20"/>
                <w:szCs w:val="20"/>
                <w:lang w:eastAsia="en-GB"/>
              </w:rPr>
              <w:t>Challenges</w:t>
            </w:r>
          </w:p>
        </w:tc>
        <w:tc>
          <w:tcPr>
            <w:tcW w:w="3347" w:type="dxa"/>
            <w:tcBorders>
              <w:bottom w:val="single" w:sz="4" w:space="0" w:color="auto"/>
            </w:tcBorders>
            <w:shd w:val="clear" w:color="auto" w:fill="auto"/>
            <w:vAlign w:val="bottom"/>
            <w:hideMark/>
          </w:tcPr>
          <w:p w14:paraId="45947563" w14:textId="0022ADBE" w:rsidR="008267F0" w:rsidRPr="00E43A2F" w:rsidRDefault="004C0C85" w:rsidP="00582A93">
            <w:pPr>
              <w:spacing w:after="120" w:line="240" w:lineRule="auto"/>
              <w:rPr>
                <w:rFonts w:eastAsia="Times New Roman" w:cstheme="minorHAnsi"/>
                <w:b/>
                <w:bCs/>
                <w:sz w:val="20"/>
                <w:szCs w:val="20"/>
                <w:lang w:eastAsia="en-GB"/>
              </w:rPr>
            </w:pPr>
            <w:r>
              <w:rPr>
                <w:rFonts w:eastAsia="Times New Roman" w:cstheme="minorHAnsi"/>
                <w:b/>
                <w:bCs/>
                <w:sz w:val="20"/>
                <w:szCs w:val="20"/>
                <w:lang w:eastAsia="en-GB"/>
              </w:rPr>
              <w:t>Consequence</w:t>
            </w:r>
            <w:r w:rsidR="008267F0" w:rsidRPr="00E43A2F">
              <w:rPr>
                <w:rFonts w:eastAsia="Times New Roman" w:cstheme="minorHAnsi"/>
                <w:b/>
                <w:bCs/>
                <w:sz w:val="20"/>
                <w:szCs w:val="20"/>
                <w:lang w:eastAsia="en-GB"/>
              </w:rPr>
              <w:t>s for patient safety</w:t>
            </w:r>
          </w:p>
        </w:tc>
        <w:tc>
          <w:tcPr>
            <w:tcW w:w="4420" w:type="dxa"/>
            <w:tcBorders>
              <w:bottom w:val="single" w:sz="4" w:space="0" w:color="auto"/>
            </w:tcBorders>
            <w:shd w:val="clear" w:color="auto" w:fill="auto"/>
            <w:noWrap/>
            <w:vAlign w:val="bottom"/>
            <w:hideMark/>
          </w:tcPr>
          <w:p w14:paraId="6B683513" w14:textId="77777777" w:rsidR="008267F0" w:rsidRPr="00E43A2F" w:rsidRDefault="008267F0" w:rsidP="00582A93">
            <w:pPr>
              <w:spacing w:after="120" w:line="240" w:lineRule="auto"/>
              <w:rPr>
                <w:rFonts w:eastAsia="Times New Roman" w:cstheme="minorHAnsi"/>
                <w:b/>
                <w:bCs/>
                <w:sz w:val="20"/>
                <w:szCs w:val="20"/>
                <w:lang w:eastAsia="en-GB"/>
              </w:rPr>
            </w:pPr>
            <w:r w:rsidRPr="00E43A2F">
              <w:rPr>
                <w:rFonts w:eastAsia="Times New Roman" w:cstheme="minorHAnsi"/>
                <w:b/>
                <w:bCs/>
                <w:sz w:val="20"/>
                <w:szCs w:val="20"/>
                <w:lang w:eastAsia="en-GB"/>
              </w:rPr>
              <w:t>Recommendations</w:t>
            </w:r>
          </w:p>
        </w:tc>
        <w:tc>
          <w:tcPr>
            <w:tcW w:w="911" w:type="dxa"/>
            <w:tcBorders>
              <w:bottom w:val="single" w:sz="4" w:space="0" w:color="auto"/>
            </w:tcBorders>
            <w:shd w:val="clear" w:color="auto" w:fill="auto"/>
            <w:vAlign w:val="center"/>
            <w:hideMark/>
          </w:tcPr>
          <w:p w14:paraId="17C8F924" w14:textId="77777777" w:rsidR="008267F0" w:rsidRPr="00E43A2F" w:rsidRDefault="008267F0" w:rsidP="00582A93">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Safe</w:t>
            </w:r>
          </w:p>
          <w:p w14:paraId="140A8876" w14:textId="77777777" w:rsidR="008267F0" w:rsidRPr="00E43A2F" w:rsidRDefault="008267F0" w:rsidP="00582A93">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HIT</w:t>
            </w:r>
          </w:p>
        </w:tc>
        <w:tc>
          <w:tcPr>
            <w:tcW w:w="851" w:type="dxa"/>
            <w:tcBorders>
              <w:bottom w:val="single" w:sz="4" w:space="0" w:color="auto"/>
            </w:tcBorders>
            <w:shd w:val="clear" w:color="auto" w:fill="auto"/>
            <w:vAlign w:val="center"/>
            <w:hideMark/>
          </w:tcPr>
          <w:p w14:paraId="7321DB0D" w14:textId="77777777" w:rsidR="008267F0" w:rsidRPr="00E43A2F" w:rsidRDefault="008267F0" w:rsidP="00582A93">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Safe use of HIT</w:t>
            </w:r>
          </w:p>
        </w:tc>
        <w:tc>
          <w:tcPr>
            <w:tcW w:w="910" w:type="dxa"/>
            <w:tcBorders>
              <w:bottom w:val="single" w:sz="4" w:space="0" w:color="auto"/>
            </w:tcBorders>
            <w:shd w:val="clear" w:color="auto" w:fill="auto"/>
            <w:vAlign w:val="center"/>
            <w:hideMark/>
          </w:tcPr>
          <w:p w14:paraId="74DD66CC" w14:textId="77777777" w:rsidR="008267F0" w:rsidRPr="00E43A2F" w:rsidRDefault="008267F0" w:rsidP="00582A93">
            <w:pPr>
              <w:spacing w:after="0" w:line="240" w:lineRule="auto"/>
              <w:jc w:val="center"/>
              <w:rPr>
                <w:rFonts w:eastAsia="Times New Roman" w:cstheme="minorHAnsi"/>
                <w:b/>
                <w:bCs/>
                <w:sz w:val="20"/>
                <w:szCs w:val="20"/>
                <w:lang w:eastAsia="en-GB"/>
              </w:rPr>
            </w:pPr>
            <w:r w:rsidRPr="00E43A2F">
              <w:rPr>
                <w:rFonts w:eastAsia="Times New Roman" w:cstheme="minorHAnsi"/>
                <w:b/>
                <w:bCs/>
                <w:sz w:val="20"/>
                <w:szCs w:val="20"/>
                <w:lang w:eastAsia="en-GB"/>
              </w:rPr>
              <w:t>HIT to</w:t>
            </w:r>
            <w:r w:rsidRPr="00E43A2F">
              <w:rPr>
                <w:rFonts w:eastAsia="Times New Roman" w:cstheme="minorHAnsi"/>
                <w:b/>
                <w:bCs/>
                <w:sz w:val="20"/>
                <w:szCs w:val="20"/>
                <w:lang w:eastAsia="en-GB"/>
              </w:rPr>
              <w:br/>
              <w:t>improve safety</w:t>
            </w:r>
          </w:p>
        </w:tc>
      </w:tr>
      <w:tr w:rsidR="008267F0" w:rsidRPr="00E43A2F" w14:paraId="390CAC2D" w14:textId="77777777" w:rsidTr="00582A93">
        <w:trPr>
          <w:trHeight w:val="750"/>
        </w:trPr>
        <w:tc>
          <w:tcPr>
            <w:tcW w:w="318" w:type="dxa"/>
            <w:tcBorders>
              <w:top w:val="single" w:sz="4" w:space="0" w:color="auto"/>
            </w:tcBorders>
            <w:shd w:val="clear" w:color="auto" w:fill="DEEAF6" w:themeFill="accent1" w:themeFillTint="33"/>
          </w:tcPr>
          <w:p w14:paraId="41EFAC7B"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1</w:t>
            </w:r>
          </w:p>
        </w:tc>
        <w:tc>
          <w:tcPr>
            <w:tcW w:w="3901" w:type="dxa"/>
            <w:tcBorders>
              <w:top w:val="single" w:sz="4" w:space="0" w:color="auto"/>
            </w:tcBorders>
            <w:shd w:val="clear" w:color="auto" w:fill="DEEAF6" w:themeFill="accent1" w:themeFillTint="33"/>
            <w:hideMark/>
          </w:tcPr>
          <w:p w14:paraId="22B8CDAA"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Difficult to conceptualise threats to patient safety from non-physical innovations.</w:t>
            </w:r>
          </w:p>
        </w:tc>
        <w:tc>
          <w:tcPr>
            <w:tcW w:w="3347" w:type="dxa"/>
            <w:tcBorders>
              <w:top w:val="single" w:sz="4" w:space="0" w:color="auto"/>
            </w:tcBorders>
            <w:shd w:val="clear" w:color="auto" w:fill="DEEAF6" w:themeFill="accent1" w:themeFillTint="33"/>
            <w:hideMark/>
          </w:tcPr>
          <w:p w14:paraId="26B6CA93"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Inadequate consideration of threats to patient safety.</w:t>
            </w:r>
          </w:p>
        </w:tc>
        <w:tc>
          <w:tcPr>
            <w:tcW w:w="4420" w:type="dxa"/>
            <w:tcBorders>
              <w:top w:val="single" w:sz="4" w:space="0" w:color="auto"/>
            </w:tcBorders>
            <w:shd w:val="clear" w:color="auto" w:fill="DEEAF6" w:themeFill="accent1" w:themeFillTint="33"/>
            <w:hideMark/>
          </w:tcPr>
          <w:p w14:paraId="4D863EBF"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ystems approach to conceptualising risk</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Safety cases</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Socio-technical perspective</w:t>
            </w:r>
            <w:r w:rsidRPr="00E43A2F">
              <w:rPr>
                <w:rFonts w:eastAsia="Times New Roman" w:cstheme="minorHAnsi"/>
                <w:sz w:val="20"/>
                <w:szCs w:val="20"/>
                <w:vertAlign w:val="superscript"/>
                <w:lang w:eastAsia="en-GB"/>
              </w:rPr>
              <w:t>T</w:t>
            </w:r>
          </w:p>
        </w:tc>
        <w:tc>
          <w:tcPr>
            <w:tcW w:w="911" w:type="dxa"/>
            <w:tcBorders>
              <w:top w:val="single" w:sz="4" w:space="0" w:color="auto"/>
            </w:tcBorders>
            <w:shd w:val="clear" w:color="auto" w:fill="DEEAF6" w:themeFill="accent1" w:themeFillTint="33"/>
            <w:vAlign w:val="center"/>
            <w:hideMark/>
          </w:tcPr>
          <w:p w14:paraId="3221FAF5"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tcBorders>
              <w:top w:val="single" w:sz="4" w:space="0" w:color="auto"/>
            </w:tcBorders>
            <w:shd w:val="clear" w:color="auto" w:fill="DEEAF6" w:themeFill="accent1" w:themeFillTint="33"/>
            <w:vAlign w:val="center"/>
            <w:hideMark/>
          </w:tcPr>
          <w:p w14:paraId="5CA54D1D"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tcBorders>
              <w:top w:val="single" w:sz="4" w:space="0" w:color="auto"/>
            </w:tcBorders>
            <w:shd w:val="clear" w:color="auto" w:fill="DEEAF6" w:themeFill="accent1" w:themeFillTint="33"/>
            <w:vAlign w:val="center"/>
            <w:hideMark/>
          </w:tcPr>
          <w:p w14:paraId="4C8C2FA5"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r w:rsidR="008267F0" w:rsidRPr="00E43A2F" w14:paraId="0963E986" w14:textId="77777777" w:rsidTr="00582A93">
        <w:trPr>
          <w:trHeight w:val="1250"/>
        </w:trPr>
        <w:tc>
          <w:tcPr>
            <w:tcW w:w="318" w:type="dxa"/>
          </w:tcPr>
          <w:p w14:paraId="36360F04"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2</w:t>
            </w:r>
          </w:p>
        </w:tc>
        <w:tc>
          <w:tcPr>
            <w:tcW w:w="3901" w:type="dxa"/>
            <w:shd w:val="clear" w:color="auto" w:fill="auto"/>
            <w:hideMark/>
          </w:tcPr>
          <w:p w14:paraId="52EAF008"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Unclear how to sensibly integrate and interpret new and voluminous data streams.</w:t>
            </w:r>
          </w:p>
        </w:tc>
        <w:tc>
          <w:tcPr>
            <w:tcW w:w="3347" w:type="dxa"/>
            <w:shd w:val="clear" w:color="auto" w:fill="auto"/>
            <w:hideMark/>
          </w:tcPr>
          <w:p w14:paraId="1A074C1C"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Missed opportunities to use data; Inappropriate use of data; Biased use of data.</w:t>
            </w:r>
          </w:p>
        </w:tc>
        <w:tc>
          <w:tcPr>
            <w:tcW w:w="4420" w:type="dxa"/>
            <w:shd w:val="clear" w:color="auto" w:fill="auto"/>
            <w:hideMark/>
          </w:tcPr>
          <w:p w14:paraId="24FF828C"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Dynamic and causal modelling continuously surveilled for performance</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Middleware for interoperability</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Standards for linkage and exchange of healthcare data</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Automated anomaly detection</w:t>
            </w:r>
            <w:r w:rsidRPr="00E43A2F">
              <w:rPr>
                <w:rFonts w:eastAsia="Times New Roman" w:cstheme="minorHAnsi"/>
                <w:sz w:val="20"/>
                <w:szCs w:val="20"/>
                <w:vertAlign w:val="superscript"/>
                <w:lang w:eastAsia="en-GB"/>
              </w:rPr>
              <w:t>P</w:t>
            </w:r>
          </w:p>
        </w:tc>
        <w:tc>
          <w:tcPr>
            <w:tcW w:w="911" w:type="dxa"/>
            <w:shd w:val="clear" w:color="auto" w:fill="auto"/>
            <w:vAlign w:val="center"/>
            <w:hideMark/>
          </w:tcPr>
          <w:p w14:paraId="79400D6C"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auto"/>
            <w:vAlign w:val="center"/>
            <w:hideMark/>
          </w:tcPr>
          <w:p w14:paraId="294FDCE6"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shd w:val="clear" w:color="auto" w:fill="auto"/>
            <w:vAlign w:val="center"/>
            <w:hideMark/>
          </w:tcPr>
          <w:p w14:paraId="77DA3659"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r>
      <w:tr w:rsidR="008267F0" w:rsidRPr="00E43A2F" w14:paraId="4984324E" w14:textId="77777777" w:rsidTr="00582A93">
        <w:trPr>
          <w:trHeight w:val="500"/>
        </w:trPr>
        <w:tc>
          <w:tcPr>
            <w:tcW w:w="318" w:type="dxa"/>
            <w:shd w:val="clear" w:color="auto" w:fill="DEEAF6" w:themeFill="accent1" w:themeFillTint="33"/>
          </w:tcPr>
          <w:p w14:paraId="59027073"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3</w:t>
            </w:r>
          </w:p>
        </w:tc>
        <w:tc>
          <w:tcPr>
            <w:tcW w:w="3901" w:type="dxa"/>
            <w:shd w:val="clear" w:color="auto" w:fill="DEEAF6" w:themeFill="accent1" w:themeFillTint="33"/>
            <w:hideMark/>
          </w:tcPr>
          <w:p w14:paraId="4DA0E383"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Reactive regulatory- and standards-based approaches to safety.</w:t>
            </w:r>
          </w:p>
        </w:tc>
        <w:tc>
          <w:tcPr>
            <w:tcW w:w="3347" w:type="dxa"/>
            <w:shd w:val="clear" w:color="auto" w:fill="DEEAF6" w:themeFill="accent1" w:themeFillTint="33"/>
            <w:hideMark/>
          </w:tcPr>
          <w:p w14:paraId="3044FC78"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Avoidable harm is experienced before mitigations are put in place.</w:t>
            </w:r>
          </w:p>
        </w:tc>
        <w:tc>
          <w:tcPr>
            <w:tcW w:w="4420" w:type="dxa"/>
            <w:shd w:val="clear" w:color="auto" w:fill="DEEAF6" w:themeFill="accent1" w:themeFillTint="33"/>
            <w:hideMark/>
          </w:tcPr>
          <w:p w14:paraId="6196664D"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Gradual approval of medical devices</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Systems approach to conceptualising risk</w:t>
            </w:r>
            <w:r w:rsidRPr="00E43A2F">
              <w:rPr>
                <w:rFonts w:eastAsia="Times New Roman" w:cstheme="minorHAnsi"/>
                <w:sz w:val="20"/>
                <w:szCs w:val="20"/>
                <w:vertAlign w:val="superscript"/>
                <w:lang w:eastAsia="en-GB"/>
              </w:rPr>
              <w:t>T</w:t>
            </w:r>
          </w:p>
        </w:tc>
        <w:tc>
          <w:tcPr>
            <w:tcW w:w="911" w:type="dxa"/>
            <w:shd w:val="clear" w:color="auto" w:fill="DEEAF6" w:themeFill="accent1" w:themeFillTint="33"/>
            <w:vAlign w:val="center"/>
            <w:hideMark/>
          </w:tcPr>
          <w:p w14:paraId="61DF8897"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DEEAF6" w:themeFill="accent1" w:themeFillTint="33"/>
            <w:vAlign w:val="center"/>
            <w:hideMark/>
          </w:tcPr>
          <w:p w14:paraId="5787E2EB"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c>
          <w:tcPr>
            <w:tcW w:w="910" w:type="dxa"/>
            <w:shd w:val="clear" w:color="auto" w:fill="DEEAF6" w:themeFill="accent1" w:themeFillTint="33"/>
            <w:vAlign w:val="center"/>
            <w:hideMark/>
          </w:tcPr>
          <w:p w14:paraId="131937F3"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r w:rsidR="008267F0" w:rsidRPr="00E43A2F" w14:paraId="1DA4CCAE" w14:textId="77777777" w:rsidTr="00582A93">
        <w:trPr>
          <w:trHeight w:val="500"/>
        </w:trPr>
        <w:tc>
          <w:tcPr>
            <w:tcW w:w="318" w:type="dxa"/>
          </w:tcPr>
          <w:p w14:paraId="6F8AA9AF"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4</w:t>
            </w:r>
          </w:p>
        </w:tc>
        <w:tc>
          <w:tcPr>
            <w:tcW w:w="3901" w:type="dxa"/>
            <w:shd w:val="clear" w:color="auto" w:fill="auto"/>
            <w:hideMark/>
          </w:tcPr>
          <w:p w14:paraId="359C8620"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Difficult to build and maintain trust in health information systems that are obscure and complex.</w:t>
            </w:r>
          </w:p>
        </w:tc>
        <w:tc>
          <w:tcPr>
            <w:tcW w:w="3347" w:type="dxa"/>
            <w:shd w:val="clear" w:color="auto" w:fill="auto"/>
            <w:hideMark/>
          </w:tcPr>
          <w:p w14:paraId="50D254AA"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Misinformation and disinformation threaten patient safety.</w:t>
            </w:r>
          </w:p>
        </w:tc>
        <w:tc>
          <w:tcPr>
            <w:tcW w:w="4420" w:type="dxa"/>
            <w:shd w:val="clear" w:color="auto" w:fill="auto"/>
            <w:hideMark/>
          </w:tcPr>
          <w:p w14:paraId="3006CBD6" w14:textId="6F4CD526"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ocio-technical perspective</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xml:space="preserve">; </w:t>
            </w:r>
            <w:r w:rsidR="00CE0FE4">
              <w:rPr>
                <w:rFonts w:eastAsia="Times New Roman" w:cstheme="minorHAnsi"/>
                <w:sz w:val="20"/>
                <w:szCs w:val="20"/>
                <w:lang w:eastAsia="en-GB"/>
              </w:rPr>
              <w:t>FactSheets</w:t>
            </w:r>
            <w:r w:rsidR="00CE0FE4" w:rsidRPr="00CE0FE4">
              <w:rPr>
                <w:rFonts w:eastAsia="Times New Roman" w:cstheme="minorHAnsi"/>
                <w:sz w:val="20"/>
                <w:szCs w:val="20"/>
                <w:vertAlign w:val="superscript"/>
                <w:lang w:eastAsia="en-GB"/>
              </w:rPr>
              <w:t>P</w:t>
            </w:r>
          </w:p>
        </w:tc>
        <w:tc>
          <w:tcPr>
            <w:tcW w:w="911" w:type="dxa"/>
            <w:shd w:val="clear" w:color="auto" w:fill="auto"/>
            <w:vAlign w:val="center"/>
            <w:hideMark/>
          </w:tcPr>
          <w:p w14:paraId="0FC68E90"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auto"/>
            <w:vAlign w:val="center"/>
            <w:hideMark/>
          </w:tcPr>
          <w:p w14:paraId="4F57D82B"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shd w:val="clear" w:color="auto" w:fill="auto"/>
            <w:vAlign w:val="center"/>
            <w:hideMark/>
          </w:tcPr>
          <w:p w14:paraId="780CC9C0"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r>
      <w:tr w:rsidR="008267F0" w:rsidRPr="00E43A2F" w14:paraId="6D7EB11D" w14:textId="77777777" w:rsidTr="00582A93">
        <w:trPr>
          <w:trHeight w:val="500"/>
        </w:trPr>
        <w:tc>
          <w:tcPr>
            <w:tcW w:w="318" w:type="dxa"/>
            <w:shd w:val="clear" w:color="auto" w:fill="DEEAF6" w:themeFill="accent1" w:themeFillTint="33"/>
          </w:tcPr>
          <w:p w14:paraId="564CE17D"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5</w:t>
            </w:r>
          </w:p>
        </w:tc>
        <w:tc>
          <w:tcPr>
            <w:tcW w:w="3901" w:type="dxa"/>
            <w:shd w:val="clear" w:color="auto" w:fill="DEEAF6" w:themeFill="accent1" w:themeFillTint="33"/>
            <w:hideMark/>
          </w:tcPr>
          <w:p w14:paraId="5E734DAD"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Emergent patient-safety consequences in health information systems.</w:t>
            </w:r>
          </w:p>
        </w:tc>
        <w:tc>
          <w:tcPr>
            <w:tcW w:w="3347" w:type="dxa"/>
            <w:shd w:val="clear" w:color="auto" w:fill="DEEAF6" w:themeFill="accent1" w:themeFillTint="33"/>
            <w:hideMark/>
          </w:tcPr>
          <w:p w14:paraId="0877DAD0"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Hazards cannot be completely foreseen.</w:t>
            </w:r>
          </w:p>
        </w:tc>
        <w:tc>
          <w:tcPr>
            <w:tcW w:w="4420" w:type="dxa"/>
            <w:shd w:val="clear" w:color="auto" w:fill="DEEAF6" w:themeFill="accent1" w:themeFillTint="33"/>
            <w:hideMark/>
          </w:tcPr>
          <w:p w14:paraId="791225CA"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ystems approach to conceptualising risk</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Systems approach to patient safety</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Safety cases</w:t>
            </w:r>
            <w:r w:rsidRPr="00E43A2F">
              <w:rPr>
                <w:rFonts w:eastAsia="Times New Roman" w:cstheme="minorHAnsi"/>
                <w:sz w:val="20"/>
                <w:szCs w:val="20"/>
                <w:vertAlign w:val="superscript"/>
                <w:lang w:eastAsia="en-GB"/>
              </w:rPr>
              <w:t>P</w:t>
            </w:r>
            <w:r w:rsidRPr="00E43A2F">
              <w:rPr>
                <w:rFonts w:eastAsia="Times New Roman" w:cstheme="minorHAnsi"/>
                <w:sz w:val="20"/>
                <w:szCs w:val="20"/>
                <w:lang w:eastAsia="en-GB"/>
              </w:rPr>
              <w:t>; Socio-technical perspective</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Gradual approval of medical devices</w:t>
            </w:r>
            <w:r w:rsidRPr="00E43A2F">
              <w:rPr>
                <w:rFonts w:eastAsia="Times New Roman" w:cstheme="minorHAnsi"/>
                <w:sz w:val="20"/>
                <w:szCs w:val="20"/>
                <w:vertAlign w:val="superscript"/>
                <w:lang w:eastAsia="en-GB"/>
              </w:rPr>
              <w:t>P</w:t>
            </w:r>
          </w:p>
        </w:tc>
        <w:tc>
          <w:tcPr>
            <w:tcW w:w="911" w:type="dxa"/>
            <w:shd w:val="clear" w:color="auto" w:fill="DEEAF6" w:themeFill="accent1" w:themeFillTint="33"/>
            <w:vAlign w:val="center"/>
            <w:hideMark/>
          </w:tcPr>
          <w:p w14:paraId="4840BA7B"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shd w:val="clear" w:color="auto" w:fill="DEEAF6" w:themeFill="accent1" w:themeFillTint="33"/>
            <w:vAlign w:val="center"/>
            <w:hideMark/>
          </w:tcPr>
          <w:p w14:paraId="763EE383"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910" w:type="dxa"/>
            <w:shd w:val="clear" w:color="auto" w:fill="DEEAF6" w:themeFill="accent1" w:themeFillTint="33"/>
            <w:vAlign w:val="center"/>
            <w:hideMark/>
          </w:tcPr>
          <w:p w14:paraId="65AB08D5"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r w:rsidR="008267F0" w:rsidRPr="00E43A2F" w14:paraId="3599F08A" w14:textId="77777777" w:rsidTr="00582A93">
        <w:trPr>
          <w:trHeight w:val="500"/>
        </w:trPr>
        <w:tc>
          <w:tcPr>
            <w:tcW w:w="318" w:type="dxa"/>
            <w:tcBorders>
              <w:bottom w:val="single" w:sz="4" w:space="0" w:color="auto"/>
            </w:tcBorders>
            <w:shd w:val="clear" w:color="auto" w:fill="auto"/>
          </w:tcPr>
          <w:p w14:paraId="305D884B"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6</w:t>
            </w:r>
          </w:p>
        </w:tc>
        <w:tc>
          <w:tcPr>
            <w:tcW w:w="3901" w:type="dxa"/>
            <w:tcBorders>
              <w:bottom w:val="single" w:sz="4" w:space="0" w:color="auto"/>
            </w:tcBorders>
            <w:shd w:val="clear" w:color="auto" w:fill="auto"/>
            <w:hideMark/>
          </w:tcPr>
          <w:p w14:paraId="0F42684F"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olutionism inappropriately simplifies problems and predicaments.</w:t>
            </w:r>
          </w:p>
        </w:tc>
        <w:tc>
          <w:tcPr>
            <w:tcW w:w="3347" w:type="dxa"/>
            <w:tcBorders>
              <w:bottom w:val="single" w:sz="4" w:space="0" w:color="auto"/>
            </w:tcBorders>
            <w:shd w:val="clear" w:color="auto" w:fill="auto"/>
            <w:hideMark/>
          </w:tcPr>
          <w:p w14:paraId="01A867FC"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Unfit interventions and assurances are suggested.</w:t>
            </w:r>
          </w:p>
        </w:tc>
        <w:tc>
          <w:tcPr>
            <w:tcW w:w="4420" w:type="dxa"/>
            <w:tcBorders>
              <w:bottom w:val="single" w:sz="4" w:space="0" w:color="auto"/>
            </w:tcBorders>
            <w:shd w:val="clear" w:color="auto" w:fill="auto"/>
            <w:hideMark/>
          </w:tcPr>
          <w:p w14:paraId="34A9D463" w14:textId="77777777" w:rsidR="008267F0" w:rsidRPr="00E43A2F" w:rsidRDefault="008267F0" w:rsidP="00582A93">
            <w:pPr>
              <w:spacing w:after="120" w:line="240" w:lineRule="auto"/>
              <w:rPr>
                <w:rFonts w:eastAsia="Times New Roman" w:cstheme="minorHAnsi"/>
                <w:sz w:val="20"/>
                <w:szCs w:val="20"/>
                <w:lang w:eastAsia="en-GB"/>
              </w:rPr>
            </w:pPr>
            <w:r w:rsidRPr="00E43A2F">
              <w:rPr>
                <w:rFonts w:eastAsia="Times New Roman" w:cstheme="minorHAnsi"/>
                <w:sz w:val="20"/>
                <w:szCs w:val="20"/>
                <w:lang w:eastAsia="en-GB"/>
              </w:rPr>
              <w:t>Socio-technical perspective</w:t>
            </w:r>
            <w:r w:rsidRPr="00E43A2F">
              <w:rPr>
                <w:rFonts w:eastAsia="Times New Roman" w:cstheme="minorHAnsi"/>
                <w:sz w:val="20"/>
                <w:szCs w:val="20"/>
                <w:vertAlign w:val="superscript"/>
                <w:lang w:eastAsia="en-GB"/>
              </w:rPr>
              <w:t>T</w:t>
            </w:r>
            <w:r w:rsidRPr="00E43A2F">
              <w:rPr>
                <w:rFonts w:eastAsia="Times New Roman" w:cstheme="minorHAnsi"/>
                <w:sz w:val="20"/>
                <w:szCs w:val="20"/>
                <w:lang w:eastAsia="en-GB"/>
              </w:rPr>
              <w:t>; Systems approach to conceptualising risk</w:t>
            </w:r>
            <w:r w:rsidRPr="00E43A2F">
              <w:rPr>
                <w:rFonts w:eastAsia="Times New Roman" w:cstheme="minorHAnsi"/>
                <w:sz w:val="20"/>
                <w:szCs w:val="20"/>
                <w:vertAlign w:val="superscript"/>
                <w:lang w:eastAsia="en-GB"/>
              </w:rPr>
              <w:t>T</w:t>
            </w:r>
          </w:p>
        </w:tc>
        <w:tc>
          <w:tcPr>
            <w:tcW w:w="911" w:type="dxa"/>
            <w:tcBorders>
              <w:bottom w:val="single" w:sz="4" w:space="0" w:color="auto"/>
            </w:tcBorders>
            <w:shd w:val="clear" w:color="auto" w:fill="auto"/>
            <w:vAlign w:val="center"/>
            <w:hideMark/>
          </w:tcPr>
          <w:p w14:paraId="7245A963"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x</w:t>
            </w:r>
          </w:p>
        </w:tc>
        <w:tc>
          <w:tcPr>
            <w:tcW w:w="851" w:type="dxa"/>
            <w:tcBorders>
              <w:bottom w:val="single" w:sz="4" w:space="0" w:color="auto"/>
            </w:tcBorders>
            <w:shd w:val="clear" w:color="auto" w:fill="auto"/>
            <w:vAlign w:val="center"/>
            <w:hideMark/>
          </w:tcPr>
          <w:p w14:paraId="758034FC"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c>
          <w:tcPr>
            <w:tcW w:w="910" w:type="dxa"/>
            <w:tcBorders>
              <w:bottom w:val="single" w:sz="4" w:space="0" w:color="auto"/>
            </w:tcBorders>
            <w:shd w:val="clear" w:color="auto" w:fill="auto"/>
            <w:vAlign w:val="center"/>
            <w:hideMark/>
          </w:tcPr>
          <w:p w14:paraId="527D8D13" w14:textId="77777777" w:rsidR="008267F0" w:rsidRPr="00E43A2F" w:rsidRDefault="008267F0" w:rsidP="00582A93">
            <w:pPr>
              <w:spacing w:after="120" w:line="240" w:lineRule="auto"/>
              <w:jc w:val="center"/>
              <w:rPr>
                <w:rFonts w:eastAsia="Times New Roman" w:cstheme="minorHAnsi"/>
                <w:sz w:val="20"/>
                <w:szCs w:val="20"/>
                <w:lang w:eastAsia="en-GB"/>
              </w:rPr>
            </w:pPr>
            <w:r w:rsidRPr="00E43A2F">
              <w:rPr>
                <w:rFonts w:eastAsia="Times New Roman" w:cstheme="minorHAnsi"/>
                <w:sz w:val="20"/>
                <w:szCs w:val="20"/>
                <w:lang w:eastAsia="en-GB"/>
              </w:rPr>
              <w:t>-</w:t>
            </w:r>
          </w:p>
        </w:tc>
      </w:tr>
    </w:tbl>
    <w:p w14:paraId="4FEDB554" w14:textId="77777777" w:rsidR="008267F0" w:rsidRDefault="008267F0" w:rsidP="00D14F7E">
      <w:pPr>
        <w:sectPr w:rsidR="008267F0" w:rsidSect="008267F0">
          <w:pgSz w:w="16838" w:h="11906" w:orient="landscape"/>
          <w:pgMar w:top="1440" w:right="1440" w:bottom="1440" w:left="1440" w:header="708" w:footer="708" w:gutter="0"/>
          <w:cols w:space="708"/>
          <w:docGrid w:linePitch="360"/>
        </w:sectPr>
      </w:pPr>
    </w:p>
    <w:p w14:paraId="0DCFDB1E" w14:textId="6391155E" w:rsidR="007B37B8" w:rsidRDefault="007B37B8" w:rsidP="00D14F7E"/>
    <w:p w14:paraId="31864611" w14:textId="12705ABB" w:rsidR="00004E11" w:rsidRDefault="00004E11" w:rsidP="00B05D6C"/>
    <w:p w14:paraId="1C12E183" w14:textId="77777777" w:rsidR="00EC546B" w:rsidRDefault="00EC546B" w:rsidP="006D4CAF"/>
    <w:p w14:paraId="4E6C1F67" w14:textId="14C5E7EE" w:rsidR="006D4CAF" w:rsidRDefault="006D4CAF" w:rsidP="00F700A2">
      <w:pPr>
        <w:pStyle w:val="Heading1"/>
      </w:pPr>
      <w:r>
        <w:t>Conclusion</w:t>
      </w:r>
    </w:p>
    <w:p w14:paraId="091F891B" w14:textId="770B1190" w:rsidR="009D0DA8" w:rsidRDefault="00123BD5" w:rsidP="00E27DC6">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 xml:space="preserve">practical progress in safety science </w:t>
      </w:r>
      <w:r w:rsidR="00E014A9">
        <w:fldChar w:fldCharType="begin" w:fldLock="1"/>
      </w:r>
      <w:r w:rsidR="00E014A9">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Rae &lt;i&gt;et al.&lt;/i&gt;, 2020)","plainTextFormattedCitation":"(Rae et al., 2020)","previouslyFormattedCitation":"(Rae &lt;i&gt;et al.&lt;/i&gt;, 2020)"},"properties":{"noteIndex":0},"schema":"https://github.com/citation-style-language/schema/raw/master/csl-citation.json"}</w:instrText>
      </w:r>
      <w:r w:rsidR="00E014A9">
        <w:fldChar w:fldCharType="separate"/>
      </w:r>
      <w:r w:rsidR="00E014A9" w:rsidRPr="00E014A9">
        <w:rPr>
          <w:noProof/>
        </w:rPr>
        <w:t xml:space="preserve">(Rae </w:t>
      </w:r>
      <w:r w:rsidR="00E014A9" w:rsidRPr="00E014A9">
        <w:rPr>
          <w:i/>
          <w:noProof/>
        </w:rPr>
        <w:t>et al.</w:t>
      </w:r>
      <w:r w:rsidR="00E014A9" w:rsidRPr="00E014A9">
        <w:rPr>
          <w:noProof/>
        </w:rPr>
        <w:t>, 2020)</w:t>
      </w:r>
      <w:r w:rsidR="00E014A9">
        <w:fldChar w:fldCharType="end"/>
      </w:r>
      <w:r w:rsidR="00E014A9">
        <w:t xml:space="preserve"> and </w:t>
      </w:r>
      <w:r w:rsidR="00BF48F2">
        <w:t xml:space="preserve">a unifying theory </w:t>
      </w:r>
      <w:r w:rsidR="00BF48F2">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rsidR="00BF48F2">
        <w:fldChar w:fldCharType="separate"/>
      </w:r>
      <w:r w:rsidR="00351A05" w:rsidRPr="00351A05">
        <w:rPr>
          <w:noProof/>
        </w:rPr>
        <w:t xml:space="preserve">(Swuste </w:t>
      </w:r>
      <w:r w:rsidR="00351A05" w:rsidRPr="00351A05">
        <w:rPr>
          <w:i/>
          <w:noProof/>
        </w:rPr>
        <w:t>et al.</w:t>
      </w:r>
      <w:r w:rsidR="00351A05" w:rsidRPr="00351A05">
        <w:rPr>
          <w:noProof/>
        </w:rPr>
        <w:t>, 2020)</w:t>
      </w:r>
      <w:r w:rsidR="00BF48F2">
        <w:fldChar w:fldCharType="end"/>
      </w:r>
      <w:r w:rsidR="004345C6">
        <w:t xml:space="preserve">. We presented six challenges posed by new and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safety </w:t>
      </w:r>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r w:rsidR="00A2296F">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5D1AD768" w:rsidR="000B2D7E" w:rsidRDefault="000B2D7E" w:rsidP="00F700A2">
      <w:pPr>
        <w:pStyle w:val="Heading1"/>
      </w:pPr>
      <w:r>
        <w:t>References</w:t>
      </w:r>
    </w:p>
    <w:p w14:paraId="69C6A990" w14:textId="38058567" w:rsidR="001A5100" w:rsidRPr="001A5100" w:rsidRDefault="001A5100" w:rsidP="001A5100"/>
    <w:sectPr w:rsidR="001A5100" w:rsidRPr="001A5100" w:rsidSect="008267F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iarán McInerney" w:date="2020-08-04T10:16:00Z" w:initials="CM">
    <w:p w14:paraId="1EA9AB52" w14:textId="061EEEF9" w:rsidR="0008502C" w:rsidRDefault="0008502C">
      <w:pPr>
        <w:pStyle w:val="CommentText"/>
      </w:pPr>
      <w:r>
        <w:rPr>
          <w:rStyle w:val="CommentReference"/>
        </w:rPr>
        <w:annotationRef/>
      </w:r>
      <w:r>
        <w:t xml:space="preserve">Rebecca + David – </w:t>
      </w:r>
    </w:p>
    <w:p w14:paraId="5ACB1D88" w14:textId="7EED04C2" w:rsidR="0008502C" w:rsidRDefault="0008502C">
      <w:pPr>
        <w:pStyle w:val="CommentText"/>
      </w:pPr>
    </w:p>
    <w:p w14:paraId="65DC93CA" w14:textId="1C5CED2A" w:rsidR="0008502C" w:rsidRDefault="0008502C">
      <w:pPr>
        <w:pStyle w:val="CommentText"/>
      </w:pPr>
      <w:r>
        <w:t>You both commented that this point should be widened to incorporate more than just video consultation.</w:t>
      </w:r>
    </w:p>
    <w:p w14:paraId="34032047" w14:textId="036C4CA3" w:rsidR="0008502C" w:rsidRDefault="0008502C">
      <w:pPr>
        <w:pStyle w:val="CommentText"/>
      </w:pPr>
    </w:p>
    <w:p w14:paraId="6CC4C0E2" w14:textId="0E37C6BB" w:rsidR="0008502C" w:rsidRDefault="0008502C" w:rsidP="00E1344E">
      <w:pPr>
        <w:pStyle w:val="CommentText"/>
        <w:numPr>
          <w:ilvl w:val="0"/>
          <w:numId w:val="10"/>
        </w:numPr>
      </w:pPr>
      <w:r>
        <w:t xml:space="preserve"> Do you have a citation for making such a statement?</w:t>
      </w:r>
    </w:p>
    <w:p w14:paraId="435FD4CA" w14:textId="1B5FD79B" w:rsidR="0008502C" w:rsidRDefault="0008502C" w:rsidP="00E1344E">
      <w:pPr>
        <w:pStyle w:val="CommentText"/>
        <w:numPr>
          <w:ilvl w:val="0"/>
          <w:numId w:val="10"/>
        </w:numPr>
      </w:pPr>
      <w:r>
        <w:t xml:space="preserve"> Alternatively, are you happier if the current statement is prefaced with “For example…”?</w:t>
      </w:r>
    </w:p>
  </w:comment>
  <w:comment w:id="2" w:author="Ciarán McInerney" w:date="2020-08-04T10:20:00Z" w:initials="CM">
    <w:p w14:paraId="217678B5" w14:textId="77777777" w:rsidR="0008502C" w:rsidRDefault="0008502C" w:rsidP="00823212">
      <w:pPr>
        <w:pStyle w:val="CommentText"/>
      </w:pPr>
      <w:r>
        <w:rPr>
          <w:rStyle w:val="CommentReference"/>
        </w:rPr>
        <w:annotationRef/>
      </w:r>
      <w:r>
        <w:t>Rebecca –</w:t>
      </w:r>
    </w:p>
    <w:p w14:paraId="590177D1" w14:textId="77777777" w:rsidR="0008502C" w:rsidRDefault="0008502C" w:rsidP="00823212">
      <w:pPr>
        <w:pStyle w:val="CommentText"/>
      </w:pPr>
    </w:p>
    <w:p w14:paraId="285E7261" w14:textId="77777777" w:rsidR="0008502C" w:rsidRDefault="0008502C" w:rsidP="00823212">
      <w:pPr>
        <w:pStyle w:val="CommentText"/>
      </w:pPr>
      <w:r>
        <w:t>You commented that literature on information infrastructures is relevant, here.</w:t>
      </w:r>
    </w:p>
    <w:p w14:paraId="4A56CAD4" w14:textId="77777777" w:rsidR="0008502C" w:rsidRDefault="0008502C" w:rsidP="00823212">
      <w:pPr>
        <w:pStyle w:val="CommentText"/>
      </w:pPr>
    </w:p>
    <w:p w14:paraId="7EB00DD0" w14:textId="77777777" w:rsidR="0008502C" w:rsidRDefault="0008502C" w:rsidP="00823212">
      <w:pPr>
        <w:pStyle w:val="CommentText"/>
        <w:numPr>
          <w:ilvl w:val="0"/>
          <w:numId w:val="10"/>
        </w:numPr>
      </w:pPr>
      <w:r>
        <w:t xml:space="preserve"> Can you provide a citation and statement, please?</w:t>
      </w:r>
    </w:p>
  </w:comment>
  <w:comment w:id="3" w:author="Ciarán McInerney" w:date="2020-08-11T17:10:00Z" w:initials="CM">
    <w:p w14:paraId="51A8E3D7" w14:textId="77777777" w:rsidR="0008502C" w:rsidRDefault="0008502C" w:rsidP="006A6EEC">
      <w:pPr>
        <w:pStyle w:val="CommentText"/>
      </w:pPr>
      <w:r>
        <w:rPr>
          <w:rStyle w:val="CommentReference"/>
        </w:rPr>
        <w:annotationRef/>
      </w:r>
      <w:r>
        <w:t xml:space="preserve">David – </w:t>
      </w:r>
    </w:p>
    <w:p w14:paraId="57399FF2" w14:textId="77777777" w:rsidR="0008502C" w:rsidRDefault="0008502C" w:rsidP="006A6EEC">
      <w:pPr>
        <w:pStyle w:val="CommentText"/>
      </w:pPr>
    </w:p>
    <w:p w14:paraId="58B9F5E2" w14:textId="77777777" w:rsidR="0008502C" w:rsidRDefault="0008502C" w:rsidP="006A6EEC">
      <w:pPr>
        <w:pStyle w:val="CommentText"/>
      </w:pPr>
      <w:r>
        <w:t>You commented that it would be good to mention the fewer regulations for technology than for treatments.</w:t>
      </w:r>
    </w:p>
    <w:p w14:paraId="711AB950" w14:textId="77777777" w:rsidR="0008502C" w:rsidRDefault="0008502C" w:rsidP="006A6EEC">
      <w:pPr>
        <w:pStyle w:val="CommentText"/>
      </w:pPr>
    </w:p>
    <w:p w14:paraId="5D957721" w14:textId="6E8B25A2" w:rsidR="0008502C" w:rsidRDefault="0008502C" w:rsidP="006A6EEC">
      <w:pPr>
        <w:pStyle w:val="CommentText"/>
      </w:pPr>
      <w:r>
        <w:t>- Can you provide a citation so that it would succinctly fit in with this list?</w:t>
      </w:r>
    </w:p>
  </w:comment>
  <w:comment w:id="4" w:author="Ciarán McInerney" w:date="2020-08-04T10:34:00Z" w:initials="CM">
    <w:p w14:paraId="2A3893CC" w14:textId="53DB3D2E" w:rsidR="0008502C" w:rsidRDefault="0008502C">
      <w:pPr>
        <w:pStyle w:val="CommentText"/>
      </w:pPr>
      <w:r>
        <w:rPr>
          <w:rStyle w:val="CommentReference"/>
        </w:rPr>
        <w:annotationRef/>
      </w:r>
      <w:r>
        <w:t xml:space="preserve">Owen – </w:t>
      </w:r>
    </w:p>
    <w:p w14:paraId="2893FE5D" w14:textId="2814F44F" w:rsidR="0008502C" w:rsidRDefault="0008502C">
      <w:pPr>
        <w:pStyle w:val="CommentText"/>
      </w:pPr>
    </w:p>
    <w:p w14:paraId="46ED494D" w14:textId="5DD7FBBA" w:rsidR="0008502C" w:rsidRDefault="0008502C">
      <w:pPr>
        <w:pStyle w:val="CommentText"/>
      </w:pPr>
      <w:r>
        <w:t>You commented that we should include a description of the recruitment process.</w:t>
      </w:r>
    </w:p>
    <w:p w14:paraId="41E0E82F" w14:textId="1D139309" w:rsidR="0008502C" w:rsidRDefault="0008502C">
      <w:pPr>
        <w:pStyle w:val="CommentText"/>
      </w:pPr>
    </w:p>
    <w:p w14:paraId="12FC6F1A" w14:textId="7C7F4EBC" w:rsidR="0008502C" w:rsidRDefault="0008502C" w:rsidP="00256640">
      <w:pPr>
        <w:pStyle w:val="CommentText"/>
        <w:numPr>
          <w:ilvl w:val="0"/>
          <w:numId w:val="10"/>
        </w:numPr>
      </w:pPr>
      <w:r>
        <w:t xml:space="preserve"> Can you please offer some suggested wording?</w:t>
      </w:r>
    </w:p>
  </w:comment>
  <w:comment w:id="5" w:author="Ciarán McInerney" w:date="2020-08-11T17:14:00Z" w:initials="CM">
    <w:p w14:paraId="0AF4D833" w14:textId="77777777" w:rsidR="0008502C" w:rsidRDefault="0008502C"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08502C" w:rsidRDefault="0008502C" w:rsidP="0033179C">
      <w:pPr>
        <w:pStyle w:val="CommentText"/>
      </w:pPr>
    </w:p>
    <w:p w14:paraId="7AEED6C6" w14:textId="77777777" w:rsidR="0008502C" w:rsidRDefault="0008502C" w:rsidP="0033179C">
      <w:pPr>
        <w:pStyle w:val="CommentText"/>
      </w:pPr>
      <w:r>
        <w:t>Rebecca commented that all the challenges can be reduced to three:</w:t>
      </w:r>
    </w:p>
    <w:p w14:paraId="37B27320" w14:textId="77777777" w:rsidR="0008502C" w:rsidRDefault="0008502C" w:rsidP="0033179C">
      <w:pPr>
        <w:pStyle w:val="CommentText"/>
        <w:numPr>
          <w:ilvl w:val="0"/>
          <w:numId w:val="11"/>
        </w:numPr>
      </w:pPr>
      <w:r>
        <w:t>An environment where there is rapid innovation, often leveraging existing hardware and adding to or creating HISs</w:t>
      </w:r>
    </w:p>
    <w:p w14:paraId="53F75C94" w14:textId="77777777" w:rsidR="0008502C" w:rsidRDefault="0008502C"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08502C" w:rsidRDefault="0008502C" w:rsidP="0033179C">
      <w:pPr>
        <w:pStyle w:val="CommentText"/>
        <w:numPr>
          <w:ilvl w:val="0"/>
          <w:numId w:val="11"/>
        </w:numPr>
      </w:pPr>
      <w:r>
        <w:t>HITs leading to changes in how patients interact with the healthcare system</w:t>
      </w:r>
    </w:p>
    <w:p w14:paraId="5BA5E07C" w14:textId="77777777" w:rsidR="0008502C" w:rsidRDefault="0008502C" w:rsidP="0033179C">
      <w:pPr>
        <w:pStyle w:val="CommentText"/>
      </w:pPr>
    </w:p>
    <w:p w14:paraId="05A1E6F1" w14:textId="77777777" w:rsidR="0008502C" w:rsidRDefault="0008502C" w:rsidP="0033179C">
      <w:pPr>
        <w:pStyle w:val="CommentText"/>
        <w:numPr>
          <w:ilvl w:val="0"/>
          <w:numId w:val="10"/>
        </w:numPr>
      </w:pPr>
      <w:r>
        <w:t xml:space="preserve"> Should we change this section to reflect the three-challenge format?</w:t>
      </w:r>
    </w:p>
    <w:p w14:paraId="0D84A9B3" w14:textId="356EE882" w:rsidR="0008502C" w:rsidRDefault="0008502C">
      <w:pPr>
        <w:pStyle w:val="CommentText"/>
      </w:pPr>
    </w:p>
  </w:comment>
  <w:comment w:id="6" w:author="Ciarán McInerney" w:date="2020-08-11T17:14:00Z" w:initials="CM">
    <w:p w14:paraId="4110C762" w14:textId="77777777" w:rsidR="0008502C" w:rsidRDefault="0008502C"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08502C" w:rsidRDefault="0008502C" w:rsidP="0033179C">
      <w:pPr>
        <w:pStyle w:val="CommentText"/>
      </w:pPr>
    </w:p>
    <w:p w14:paraId="7C18C9E4" w14:textId="77777777" w:rsidR="0008502C" w:rsidRDefault="0008502C" w:rsidP="0033179C">
      <w:pPr>
        <w:pStyle w:val="CommentText"/>
      </w:pPr>
      <w:r>
        <w:t>Ibrahim commented that it might be good to link each challenges to a theory in patient safety.</w:t>
      </w:r>
    </w:p>
    <w:p w14:paraId="5E063AF8" w14:textId="77777777" w:rsidR="0008502C" w:rsidRDefault="0008502C" w:rsidP="0033179C">
      <w:pPr>
        <w:pStyle w:val="CommentText"/>
      </w:pPr>
    </w:p>
    <w:p w14:paraId="301121C6" w14:textId="77777777" w:rsidR="0008502C" w:rsidRDefault="0008502C" w:rsidP="0033179C">
      <w:pPr>
        <w:pStyle w:val="CommentText"/>
        <w:numPr>
          <w:ilvl w:val="0"/>
          <w:numId w:val="10"/>
        </w:numPr>
      </w:pPr>
      <w:r>
        <w:t xml:space="preserve"> Is this something we want to do?</w:t>
      </w:r>
    </w:p>
    <w:p w14:paraId="1EFF8D38" w14:textId="4CD952D8" w:rsidR="0008502C" w:rsidRDefault="0008502C">
      <w:pPr>
        <w:pStyle w:val="CommentText"/>
      </w:pPr>
    </w:p>
  </w:comment>
  <w:comment w:id="7" w:author="Ciarán McInerney" w:date="2020-08-04T09:41:00Z" w:initials="CM">
    <w:p w14:paraId="060B4ED8" w14:textId="77777777" w:rsidR="0008502C" w:rsidRDefault="0008502C">
      <w:pPr>
        <w:pStyle w:val="CommentText"/>
      </w:pPr>
      <w:r>
        <w:rPr>
          <w:rStyle w:val="CommentReference"/>
        </w:rPr>
        <w:annotationRef/>
      </w:r>
      <w:r>
        <w:t>David J + Niels –</w:t>
      </w:r>
    </w:p>
    <w:p w14:paraId="11E55969" w14:textId="77777777" w:rsidR="0008502C" w:rsidRDefault="0008502C">
      <w:pPr>
        <w:pStyle w:val="CommentText"/>
      </w:pPr>
    </w:p>
    <w:p w14:paraId="08214CF2" w14:textId="0AB9B870" w:rsidR="0008502C" w:rsidRDefault="0008502C">
      <w:pPr>
        <w:pStyle w:val="CommentText"/>
      </w:pPr>
      <w:r>
        <w:t>Please, review and edit as appropriate.</w:t>
      </w:r>
    </w:p>
  </w:comment>
  <w:comment w:id="8" w:author="Ciarán McInerney" w:date="2020-08-04T11:14:00Z" w:initials="CM">
    <w:p w14:paraId="2D92A5B5" w14:textId="06F1A1C7" w:rsidR="0008502C" w:rsidRDefault="0008502C">
      <w:pPr>
        <w:pStyle w:val="CommentText"/>
      </w:pPr>
      <w:r>
        <w:rPr>
          <w:rStyle w:val="CommentReference"/>
        </w:rPr>
        <w:annotationRef/>
      </w:r>
      <w:r>
        <w:t xml:space="preserve">Rebecca – </w:t>
      </w:r>
    </w:p>
    <w:p w14:paraId="57177460" w14:textId="4E080DE8" w:rsidR="0008502C" w:rsidRDefault="0008502C">
      <w:pPr>
        <w:pStyle w:val="CommentText"/>
      </w:pPr>
    </w:p>
    <w:p w14:paraId="260A68BB" w14:textId="69A2269F" w:rsidR="0008502C" w:rsidRDefault="0008502C">
      <w:pPr>
        <w:pStyle w:val="CommentText"/>
      </w:pPr>
      <w:r>
        <w:t>You commented that there are different kinds of trust.</w:t>
      </w:r>
    </w:p>
    <w:p w14:paraId="0CB0930F" w14:textId="44B29FFC" w:rsidR="0008502C" w:rsidRDefault="0008502C">
      <w:pPr>
        <w:pStyle w:val="CommentText"/>
      </w:pPr>
    </w:p>
    <w:p w14:paraId="13B057C6" w14:textId="514880BD" w:rsidR="0008502C" w:rsidRDefault="0008502C" w:rsidP="003354EE">
      <w:pPr>
        <w:pStyle w:val="CommentText"/>
        <w:numPr>
          <w:ilvl w:val="0"/>
          <w:numId w:val="10"/>
        </w:numPr>
      </w:pPr>
      <w:r>
        <w:t xml:space="preserve"> Can you help me to understand what these kinds of trust are and how the distinctions are important for this paper, please?</w:t>
      </w:r>
    </w:p>
  </w:comment>
  <w:comment w:id="9" w:author="Ciarán McInerney" w:date="2020-08-04T11:16:00Z" w:initials="CM">
    <w:p w14:paraId="17839136" w14:textId="530CFB2F" w:rsidR="0008502C" w:rsidRDefault="0008502C">
      <w:pPr>
        <w:pStyle w:val="CommentText"/>
      </w:pPr>
      <w:r>
        <w:rPr>
          <w:rStyle w:val="CommentReference"/>
        </w:rPr>
        <w:annotationRef/>
      </w:r>
      <w:r>
        <w:t xml:space="preserve">Rebecca – </w:t>
      </w:r>
    </w:p>
    <w:p w14:paraId="18779ED8" w14:textId="640E93A7" w:rsidR="0008502C" w:rsidRDefault="0008502C">
      <w:pPr>
        <w:pStyle w:val="CommentText"/>
      </w:pPr>
    </w:p>
    <w:p w14:paraId="1E435825" w14:textId="61C31E6B" w:rsidR="0008502C" w:rsidRDefault="0008502C">
      <w:pPr>
        <w:pStyle w:val="CommentText"/>
      </w:pPr>
      <w:r>
        <w:t>You commented that this statement needs expanding.</w:t>
      </w:r>
    </w:p>
    <w:p w14:paraId="1572E436" w14:textId="77777777" w:rsidR="0008502C" w:rsidRDefault="0008502C">
      <w:pPr>
        <w:pStyle w:val="CommentText"/>
      </w:pPr>
    </w:p>
    <w:p w14:paraId="4AB04C68" w14:textId="10CBBBC5" w:rsidR="0008502C" w:rsidRDefault="0008502C"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10" w:author="Ciarán McInerney" w:date="2020-08-12T18:05:00Z" w:initials="CM">
    <w:p w14:paraId="589EC734" w14:textId="77777777" w:rsidR="00CE0FE4" w:rsidRDefault="00CE0FE4" w:rsidP="00CE0FE4">
      <w:pPr>
        <w:pStyle w:val="CommentText"/>
      </w:pPr>
      <w:r>
        <w:rPr>
          <w:rStyle w:val="CommentReference"/>
        </w:rPr>
        <w:annotationRef/>
      </w:r>
      <w:r>
        <w:rPr>
          <w:rStyle w:val="CommentReference"/>
        </w:rPr>
        <w:annotationRef/>
      </w:r>
      <w:r>
        <w:t xml:space="preserve">Jon – </w:t>
      </w:r>
    </w:p>
    <w:p w14:paraId="5E4D0BE7" w14:textId="77777777" w:rsidR="00CE0FE4" w:rsidRDefault="00CE0FE4" w:rsidP="00CE0FE4">
      <w:pPr>
        <w:pStyle w:val="CommentText"/>
      </w:pPr>
    </w:p>
    <w:p w14:paraId="1631CF91" w14:textId="4CCE79FA" w:rsidR="00CE0FE4" w:rsidRDefault="00CE0FE4" w:rsidP="00CE0FE4">
      <w:pPr>
        <w:pStyle w:val="CommentText"/>
      </w:pPr>
      <w:r>
        <w:t>Can you please write a succinct definition of the socio-technical perspective and also a description of how such a perspective is good for patient safe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5FD4CA" w15:done="0"/>
  <w15:commentEx w15:paraId="7EB00DD0" w15:done="0"/>
  <w15:commentEx w15:paraId="5D957721" w15:done="0"/>
  <w15:commentEx w15:paraId="12FC6F1A" w15:done="0"/>
  <w15:commentEx w15:paraId="0D84A9B3" w15:done="0"/>
  <w15:commentEx w15:paraId="1EFF8D38" w15:done="0"/>
  <w15:commentEx w15:paraId="08214CF2" w15:done="0"/>
  <w15:commentEx w15:paraId="13B057C6" w15:done="0"/>
  <w15:commentEx w15:paraId="4AB04C68" w15:done="0"/>
  <w15:commentEx w15:paraId="1631CF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0B55B207" w16cid:durableId="22C6809E"/>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1AED342C" w16cid:durableId="22C686EC"/>
  <w16cid:commentId w16cid:paraId="3241B13E" w16cid:durableId="22BBFE82"/>
  <w16cid:commentId w16cid:paraId="024298BF" w16cid:durableId="22BBFA00"/>
  <w16cid:commentId w16cid:paraId="01B31BF3" w16cid:durableId="22BBFA01"/>
  <w16cid:commentId w16cid:paraId="4EFE0671" w16cid:durableId="22C681CC"/>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5F048BDB" w16cid:durableId="22C68658"/>
  <w16cid:commentId w16cid:paraId="44A30EB1" w16cid:durableId="22BBFA06"/>
  <w16cid:commentId w16cid:paraId="51785D5F" w16cid:durableId="22BC050F"/>
  <w16cid:commentId w16cid:paraId="7E229A57" w16cid:durableId="22C53A86"/>
  <w16cid:commentId w16cid:paraId="6F71DE2D" w16cid:durableId="22BC079F"/>
  <w16cid:commentId w16cid:paraId="7AB2815B" w16cid:durableId="22C6861B"/>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35ABC98F" w16cid:durableId="22C683C3"/>
  <w16cid:commentId w16cid:paraId="0C3377E9" w16cid:durableId="22BBFA0B"/>
  <w16cid:commentId w16cid:paraId="5417128D" w16cid:durableId="22BBFA0C"/>
  <w16cid:commentId w16cid:paraId="7CC6C97F" w16cid:durableId="22C540A7"/>
  <w16cid:commentId w16cid:paraId="0C4D886C" w16cid:durableId="22BBFA0D"/>
  <w16cid:commentId w16cid:paraId="425D7DEE" w16cid:durableId="22C68316"/>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5C7ACBBB" w16cid:durableId="22C682BE"/>
  <w16cid:commentId w16cid:paraId="7BD5659F" w16cid:durableId="22BBFA11"/>
  <w16cid:commentId w16cid:paraId="132F52E3" w16cid:durableId="22BBFA1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EC5DF5" w14:textId="77777777" w:rsidR="0008502C" w:rsidRDefault="0008502C" w:rsidP="009500EF">
      <w:pPr>
        <w:spacing w:after="0" w:line="240" w:lineRule="auto"/>
      </w:pPr>
      <w:r>
        <w:separator/>
      </w:r>
    </w:p>
  </w:endnote>
  <w:endnote w:type="continuationSeparator" w:id="0">
    <w:p w14:paraId="597E919C" w14:textId="77777777" w:rsidR="0008502C" w:rsidRDefault="0008502C"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59868901"/>
      <w:docPartObj>
        <w:docPartGallery w:val="Page Numbers (Bottom of Page)"/>
        <w:docPartUnique/>
      </w:docPartObj>
    </w:sdtPr>
    <w:sdtEndPr>
      <w:rPr>
        <w:rStyle w:val="PageNumber"/>
      </w:rPr>
    </w:sdtEndPr>
    <w:sdtContent>
      <w:p w14:paraId="527FD71E" w14:textId="15FCBBB0" w:rsidR="0008502C" w:rsidRDefault="0008502C" w:rsidP="00ED69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C826A9" w14:textId="77777777" w:rsidR="0008502C" w:rsidRDefault="00085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919436906"/>
      <w:docPartObj>
        <w:docPartGallery w:val="Page Numbers (Bottom of Page)"/>
        <w:docPartUnique/>
      </w:docPartObj>
    </w:sdtPr>
    <w:sdtEndPr>
      <w:rPr>
        <w:rStyle w:val="PageNumber"/>
      </w:rPr>
    </w:sdtEndPr>
    <w:sdtContent>
      <w:p w14:paraId="68BC3DDF" w14:textId="64BB0D27" w:rsidR="0008502C" w:rsidRDefault="0008502C" w:rsidP="00ED697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A24D49">
          <w:rPr>
            <w:rStyle w:val="PageNumber"/>
            <w:noProof/>
          </w:rPr>
          <w:t>2</w:t>
        </w:r>
        <w:r>
          <w:rPr>
            <w:rStyle w:val="PageNumber"/>
          </w:rPr>
          <w:fldChar w:fldCharType="end"/>
        </w:r>
      </w:p>
    </w:sdtContent>
  </w:sdt>
  <w:p w14:paraId="55DF0B2A" w14:textId="77777777" w:rsidR="0008502C" w:rsidRDefault="00085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5EFAEA" w14:textId="77777777" w:rsidR="0008502C" w:rsidRDefault="0008502C" w:rsidP="009500EF">
      <w:pPr>
        <w:spacing w:after="0" w:line="240" w:lineRule="auto"/>
      </w:pPr>
      <w:r>
        <w:separator/>
      </w:r>
    </w:p>
  </w:footnote>
  <w:footnote w:type="continuationSeparator" w:id="0">
    <w:p w14:paraId="7C224640" w14:textId="77777777" w:rsidR="0008502C" w:rsidRDefault="0008502C"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0"/>
  </w:num>
  <w:num w:numId="4">
    <w:abstractNumId w:val="7"/>
  </w:num>
  <w:num w:numId="5">
    <w:abstractNumId w:val="12"/>
  </w:num>
  <w:num w:numId="6">
    <w:abstractNumId w:val="13"/>
  </w:num>
  <w:num w:numId="7">
    <w:abstractNumId w:val="3"/>
  </w:num>
  <w:num w:numId="8">
    <w:abstractNumId w:val="1"/>
  </w:num>
  <w:num w:numId="9">
    <w:abstractNumId w:val="5"/>
  </w:num>
  <w:num w:numId="10">
    <w:abstractNumId w:val="9"/>
  </w:num>
  <w:num w:numId="11">
    <w:abstractNumId w:val="11"/>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8"/>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3072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6B6"/>
    <w:rsid w:val="00010BDA"/>
    <w:rsid w:val="000147EF"/>
    <w:rsid w:val="00021296"/>
    <w:rsid w:val="00022E7F"/>
    <w:rsid w:val="000250BA"/>
    <w:rsid w:val="00026387"/>
    <w:rsid w:val="00034A72"/>
    <w:rsid w:val="00036F8C"/>
    <w:rsid w:val="00045EB8"/>
    <w:rsid w:val="00055534"/>
    <w:rsid w:val="00084215"/>
    <w:rsid w:val="0008502C"/>
    <w:rsid w:val="00091076"/>
    <w:rsid w:val="000A1BAC"/>
    <w:rsid w:val="000A4D63"/>
    <w:rsid w:val="000B1500"/>
    <w:rsid w:val="000B2D7E"/>
    <w:rsid w:val="000C0B41"/>
    <w:rsid w:val="000C18C4"/>
    <w:rsid w:val="000C3285"/>
    <w:rsid w:val="000C464D"/>
    <w:rsid w:val="000C663C"/>
    <w:rsid w:val="000C66E7"/>
    <w:rsid w:val="000C78E4"/>
    <w:rsid w:val="000D3954"/>
    <w:rsid w:val="000D3D43"/>
    <w:rsid w:val="000D63DD"/>
    <w:rsid w:val="000E436C"/>
    <w:rsid w:val="000F086F"/>
    <w:rsid w:val="000F3C4B"/>
    <w:rsid w:val="00100749"/>
    <w:rsid w:val="00106D11"/>
    <w:rsid w:val="00106E58"/>
    <w:rsid w:val="00112647"/>
    <w:rsid w:val="00112D1C"/>
    <w:rsid w:val="00116939"/>
    <w:rsid w:val="00117A92"/>
    <w:rsid w:val="00123BD5"/>
    <w:rsid w:val="00145866"/>
    <w:rsid w:val="00151E77"/>
    <w:rsid w:val="00156F5E"/>
    <w:rsid w:val="00172673"/>
    <w:rsid w:val="00176F47"/>
    <w:rsid w:val="001809FF"/>
    <w:rsid w:val="001846F5"/>
    <w:rsid w:val="0019077F"/>
    <w:rsid w:val="001A5100"/>
    <w:rsid w:val="001C40F4"/>
    <w:rsid w:val="001D250F"/>
    <w:rsid w:val="001D337E"/>
    <w:rsid w:val="001D63F3"/>
    <w:rsid w:val="001E6930"/>
    <w:rsid w:val="001E7B78"/>
    <w:rsid w:val="001F1127"/>
    <w:rsid w:val="001F1F11"/>
    <w:rsid w:val="001F4ED1"/>
    <w:rsid w:val="001F7958"/>
    <w:rsid w:val="00202BF3"/>
    <w:rsid w:val="00203C24"/>
    <w:rsid w:val="002042AB"/>
    <w:rsid w:val="00217673"/>
    <w:rsid w:val="0022366B"/>
    <w:rsid w:val="00224D89"/>
    <w:rsid w:val="002374E8"/>
    <w:rsid w:val="00243BBE"/>
    <w:rsid w:val="00250CF3"/>
    <w:rsid w:val="00253B4B"/>
    <w:rsid w:val="00254B68"/>
    <w:rsid w:val="002555AF"/>
    <w:rsid w:val="00256640"/>
    <w:rsid w:val="002665B8"/>
    <w:rsid w:val="0026776C"/>
    <w:rsid w:val="00273975"/>
    <w:rsid w:val="002820F4"/>
    <w:rsid w:val="00284465"/>
    <w:rsid w:val="00284512"/>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45B8"/>
    <w:rsid w:val="00317D7E"/>
    <w:rsid w:val="00322A06"/>
    <w:rsid w:val="0032493D"/>
    <w:rsid w:val="00326C13"/>
    <w:rsid w:val="00327447"/>
    <w:rsid w:val="0033179C"/>
    <w:rsid w:val="0033423D"/>
    <w:rsid w:val="003354EE"/>
    <w:rsid w:val="0034034B"/>
    <w:rsid w:val="003406D7"/>
    <w:rsid w:val="0035003E"/>
    <w:rsid w:val="00351A05"/>
    <w:rsid w:val="003667E8"/>
    <w:rsid w:val="00373810"/>
    <w:rsid w:val="00386548"/>
    <w:rsid w:val="00387EBD"/>
    <w:rsid w:val="00396FBF"/>
    <w:rsid w:val="003A21A3"/>
    <w:rsid w:val="003C1579"/>
    <w:rsid w:val="003C6222"/>
    <w:rsid w:val="003D3C2C"/>
    <w:rsid w:val="003D5C61"/>
    <w:rsid w:val="003E2D5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37F8"/>
    <w:rsid w:val="004B6407"/>
    <w:rsid w:val="004C0C85"/>
    <w:rsid w:val="004C47AD"/>
    <w:rsid w:val="004D1594"/>
    <w:rsid w:val="004D2381"/>
    <w:rsid w:val="004D2509"/>
    <w:rsid w:val="004D2559"/>
    <w:rsid w:val="004D3B59"/>
    <w:rsid w:val="004E1810"/>
    <w:rsid w:val="004E2BCB"/>
    <w:rsid w:val="004E5CE1"/>
    <w:rsid w:val="00502C2A"/>
    <w:rsid w:val="00531161"/>
    <w:rsid w:val="00533E22"/>
    <w:rsid w:val="005433AE"/>
    <w:rsid w:val="00543400"/>
    <w:rsid w:val="00551408"/>
    <w:rsid w:val="0055697B"/>
    <w:rsid w:val="005646F8"/>
    <w:rsid w:val="005669B6"/>
    <w:rsid w:val="0057168E"/>
    <w:rsid w:val="005763D2"/>
    <w:rsid w:val="00581FE3"/>
    <w:rsid w:val="00582A93"/>
    <w:rsid w:val="005843D6"/>
    <w:rsid w:val="0058573C"/>
    <w:rsid w:val="00587210"/>
    <w:rsid w:val="005951F5"/>
    <w:rsid w:val="00597487"/>
    <w:rsid w:val="005B1194"/>
    <w:rsid w:val="005B384E"/>
    <w:rsid w:val="005C188E"/>
    <w:rsid w:val="005C22CE"/>
    <w:rsid w:val="005C3899"/>
    <w:rsid w:val="005D1861"/>
    <w:rsid w:val="005D4872"/>
    <w:rsid w:val="005D5021"/>
    <w:rsid w:val="005D6A14"/>
    <w:rsid w:val="005E1870"/>
    <w:rsid w:val="005E4F8F"/>
    <w:rsid w:val="005F5CF3"/>
    <w:rsid w:val="0060263F"/>
    <w:rsid w:val="006141A6"/>
    <w:rsid w:val="00625C5D"/>
    <w:rsid w:val="00636CC5"/>
    <w:rsid w:val="00645B3A"/>
    <w:rsid w:val="00656305"/>
    <w:rsid w:val="00660180"/>
    <w:rsid w:val="00660BE3"/>
    <w:rsid w:val="00660F62"/>
    <w:rsid w:val="00664690"/>
    <w:rsid w:val="006655F1"/>
    <w:rsid w:val="00670128"/>
    <w:rsid w:val="00691521"/>
    <w:rsid w:val="006930BF"/>
    <w:rsid w:val="00696E91"/>
    <w:rsid w:val="00697E3A"/>
    <w:rsid w:val="006A08E5"/>
    <w:rsid w:val="006A43D7"/>
    <w:rsid w:val="006A4C08"/>
    <w:rsid w:val="006A63CC"/>
    <w:rsid w:val="006A6B07"/>
    <w:rsid w:val="006A6EEC"/>
    <w:rsid w:val="006B1420"/>
    <w:rsid w:val="006B300B"/>
    <w:rsid w:val="006B41CB"/>
    <w:rsid w:val="006B7DC7"/>
    <w:rsid w:val="006D1377"/>
    <w:rsid w:val="006D4CAF"/>
    <w:rsid w:val="006F40D7"/>
    <w:rsid w:val="006F548D"/>
    <w:rsid w:val="007013C0"/>
    <w:rsid w:val="00721E71"/>
    <w:rsid w:val="00726CBE"/>
    <w:rsid w:val="00732CE8"/>
    <w:rsid w:val="0074365C"/>
    <w:rsid w:val="00745D0A"/>
    <w:rsid w:val="00751DD1"/>
    <w:rsid w:val="0075274E"/>
    <w:rsid w:val="007551CF"/>
    <w:rsid w:val="007728F1"/>
    <w:rsid w:val="0077572A"/>
    <w:rsid w:val="00775EF0"/>
    <w:rsid w:val="007767EC"/>
    <w:rsid w:val="007768B1"/>
    <w:rsid w:val="00777476"/>
    <w:rsid w:val="00792C05"/>
    <w:rsid w:val="007A4AE6"/>
    <w:rsid w:val="007B1433"/>
    <w:rsid w:val="007B2B92"/>
    <w:rsid w:val="007B37B8"/>
    <w:rsid w:val="007C2CFC"/>
    <w:rsid w:val="007D064F"/>
    <w:rsid w:val="007D3A6D"/>
    <w:rsid w:val="007D55CB"/>
    <w:rsid w:val="007E3C62"/>
    <w:rsid w:val="007E4136"/>
    <w:rsid w:val="007E7366"/>
    <w:rsid w:val="007F0FFA"/>
    <w:rsid w:val="00806240"/>
    <w:rsid w:val="008077C5"/>
    <w:rsid w:val="00810D0C"/>
    <w:rsid w:val="0081193A"/>
    <w:rsid w:val="00813B45"/>
    <w:rsid w:val="00816E63"/>
    <w:rsid w:val="0081714B"/>
    <w:rsid w:val="00823212"/>
    <w:rsid w:val="008267F0"/>
    <w:rsid w:val="00834B1B"/>
    <w:rsid w:val="00844834"/>
    <w:rsid w:val="0084507D"/>
    <w:rsid w:val="00845B9A"/>
    <w:rsid w:val="00851E30"/>
    <w:rsid w:val="008602F4"/>
    <w:rsid w:val="00861118"/>
    <w:rsid w:val="00865867"/>
    <w:rsid w:val="00865C67"/>
    <w:rsid w:val="00883287"/>
    <w:rsid w:val="008A0035"/>
    <w:rsid w:val="008A7803"/>
    <w:rsid w:val="008B004B"/>
    <w:rsid w:val="008C0502"/>
    <w:rsid w:val="008D06DB"/>
    <w:rsid w:val="008D23B8"/>
    <w:rsid w:val="008E287D"/>
    <w:rsid w:val="008E3903"/>
    <w:rsid w:val="008F18E2"/>
    <w:rsid w:val="00901B91"/>
    <w:rsid w:val="00904F12"/>
    <w:rsid w:val="00906431"/>
    <w:rsid w:val="0091758F"/>
    <w:rsid w:val="009224CA"/>
    <w:rsid w:val="00922810"/>
    <w:rsid w:val="0092381F"/>
    <w:rsid w:val="00925D03"/>
    <w:rsid w:val="0093483F"/>
    <w:rsid w:val="00942589"/>
    <w:rsid w:val="0094634B"/>
    <w:rsid w:val="009500EF"/>
    <w:rsid w:val="00953518"/>
    <w:rsid w:val="009566A0"/>
    <w:rsid w:val="00957EF1"/>
    <w:rsid w:val="00962238"/>
    <w:rsid w:val="009667C9"/>
    <w:rsid w:val="00970743"/>
    <w:rsid w:val="0097113D"/>
    <w:rsid w:val="00976585"/>
    <w:rsid w:val="00977D1D"/>
    <w:rsid w:val="009804A1"/>
    <w:rsid w:val="00982746"/>
    <w:rsid w:val="0099622E"/>
    <w:rsid w:val="009978E4"/>
    <w:rsid w:val="00997FA9"/>
    <w:rsid w:val="009A26AB"/>
    <w:rsid w:val="009A588B"/>
    <w:rsid w:val="009B3EEC"/>
    <w:rsid w:val="009B4077"/>
    <w:rsid w:val="009C1155"/>
    <w:rsid w:val="009D012B"/>
    <w:rsid w:val="009D0ABB"/>
    <w:rsid w:val="009D0DA8"/>
    <w:rsid w:val="009D34D2"/>
    <w:rsid w:val="009D3810"/>
    <w:rsid w:val="009D445B"/>
    <w:rsid w:val="009E6042"/>
    <w:rsid w:val="00A01C74"/>
    <w:rsid w:val="00A166DA"/>
    <w:rsid w:val="00A20FF2"/>
    <w:rsid w:val="00A2296F"/>
    <w:rsid w:val="00A24D49"/>
    <w:rsid w:val="00A330D1"/>
    <w:rsid w:val="00A34080"/>
    <w:rsid w:val="00A358FA"/>
    <w:rsid w:val="00A37072"/>
    <w:rsid w:val="00A41E27"/>
    <w:rsid w:val="00A47A44"/>
    <w:rsid w:val="00A54C95"/>
    <w:rsid w:val="00A62628"/>
    <w:rsid w:val="00A66B8C"/>
    <w:rsid w:val="00A85774"/>
    <w:rsid w:val="00AA168B"/>
    <w:rsid w:val="00AA2E81"/>
    <w:rsid w:val="00AA3B35"/>
    <w:rsid w:val="00AA44BF"/>
    <w:rsid w:val="00AA6BB1"/>
    <w:rsid w:val="00AB2605"/>
    <w:rsid w:val="00AB3439"/>
    <w:rsid w:val="00AC2027"/>
    <w:rsid w:val="00AC4731"/>
    <w:rsid w:val="00AC4FD6"/>
    <w:rsid w:val="00AC6904"/>
    <w:rsid w:val="00AC7E1A"/>
    <w:rsid w:val="00AD4971"/>
    <w:rsid w:val="00AD644D"/>
    <w:rsid w:val="00AD666B"/>
    <w:rsid w:val="00AD6C48"/>
    <w:rsid w:val="00AD734F"/>
    <w:rsid w:val="00AE6E53"/>
    <w:rsid w:val="00B05D6C"/>
    <w:rsid w:val="00B06ABE"/>
    <w:rsid w:val="00B11DC6"/>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5A47"/>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7DCA"/>
    <w:rsid w:val="00C903CD"/>
    <w:rsid w:val="00C90E7C"/>
    <w:rsid w:val="00C94FC0"/>
    <w:rsid w:val="00CB1C67"/>
    <w:rsid w:val="00CB61D2"/>
    <w:rsid w:val="00CC11BB"/>
    <w:rsid w:val="00CC5C52"/>
    <w:rsid w:val="00CD22BC"/>
    <w:rsid w:val="00CE0FE4"/>
    <w:rsid w:val="00CE48ED"/>
    <w:rsid w:val="00CF5587"/>
    <w:rsid w:val="00D00A14"/>
    <w:rsid w:val="00D018E4"/>
    <w:rsid w:val="00D03701"/>
    <w:rsid w:val="00D04DC6"/>
    <w:rsid w:val="00D10464"/>
    <w:rsid w:val="00D14F7E"/>
    <w:rsid w:val="00D256B8"/>
    <w:rsid w:val="00D30C91"/>
    <w:rsid w:val="00D43272"/>
    <w:rsid w:val="00D432FD"/>
    <w:rsid w:val="00D53824"/>
    <w:rsid w:val="00D55A92"/>
    <w:rsid w:val="00D6264E"/>
    <w:rsid w:val="00D67540"/>
    <w:rsid w:val="00D70AD9"/>
    <w:rsid w:val="00D70CDB"/>
    <w:rsid w:val="00D76FC3"/>
    <w:rsid w:val="00D77B4B"/>
    <w:rsid w:val="00D90488"/>
    <w:rsid w:val="00D9344B"/>
    <w:rsid w:val="00DA09EC"/>
    <w:rsid w:val="00DA25EE"/>
    <w:rsid w:val="00DB6363"/>
    <w:rsid w:val="00DB6DEE"/>
    <w:rsid w:val="00DB7CE8"/>
    <w:rsid w:val="00DC0469"/>
    <w:rsid w:val="00DC3CBB"/>
    <w:rsid w:val="00DD5E0F"/>
    <w:rsid w:val="00DE29AB"/>
    <w:rsid w:val="00DE355E"/>
    <w:rsid w:val="00DE526B"/>
    <w:rsid w:val="00DF53B0"/>
    <w:rsid w:val="00DF5C59"/>
    <w:rsid w:val="00E014A9"/>
    <w:rsid w:val="00E01F2C"/>
    <w:rsid w:val="00E03105"/>
    <w:rsid w:val="00E0556F"/>
    <w:rsid w:val="00E06809"/>
    <w:rsid w:val="00E124EC"/>
    <w:rsid w:val="00E1344E"/>
    <w:rsid w:val="00E20652"/>
    <w:rsid w:val="00E20AE5"/>
    <w:rsid w:val="00E21601"/>
    <w:rsid w:val="00E218D2"/>
    <w:rsid w:val="00E246F4"/>
    <w:rsid w:val="00E25082"/>
    <w:rsid w:val="00E27DC6"/>
    <w:rsid w:val="00E377E5"/>
    <w:rsid w:val="00E37BDE"/>
    <w:rsid w:val="00E44D8D"/>
    <w:rsid w:val="00E46030"/>
    <w:rsid w:val="00E47621"/>
    <w:rsid w:val="00E51576"/>
    <w:rsid w:val="00E538DD"/>
    <w:rsid w:val="00E55D85"/>
    <w:rsid w:val="00E57295"/>
    <w:rsid w:val="00E619A1"/>
    <w:rsid w:val="00E6430D"/>
    <w:rsid w:val="00E67735"/>
    <w:rsid w:val="00E72FB6"/>
    <w:rsid w:val="00E7485A"/>
    <w:rsid w:val="00E801B5"/>
    <w:rsid w:val="00E844AE"/>
    <w:rsid w:val="00E947B2"/>
    <w:rsid w:val="00E95698"/>
    <w:rsid w:val="00E956B3"/>
    <w:rsid w:val="00E971A6"/>
    <w:rsid w:val="00E97300"/>
    <w:rsid w:val="00EA09ED"/>
    <w:rsid w:val="00EA645D"/>
    <w:rsid w:val="00EA677C"/>
    <w:rsid w:val="00EB41D2"/>
    <w:rsid w:val="00EB77A0"/>
    <w:rsid w:val="00EC0EB1"/>
    <w:rsid w:val="00EC26A9"/>
    <w:rsid w:val="00EC546B"/>
    <w:rsid w:val="00EC5B1F"/>
    <w:rsid w:val="00ED6972"/>
    <w:rsid w:val="00ED7385"/>
    <w:rsid w:val="00EE1801"/>
    <w:rsid w:val="00EE199C"/>
    <w:rsid w:val="00EE3D59"/>
    <w:rsid w:val="00EE6CBD"/>
    <w:rsid w:val="00EF53C4"/>
    <w:rsid w:val="00F044CF"/>
    <w:rsid w:val="00F10E19"/>
    <w:rsid w:val="00F13924"/>
    <w:rsid w:val="00F25567"/>
    <w:rsid w:val="00F27F17"/>
    <w:rsid w:val="00F32618"/>
    <w:rsid w:val="00F33529"/>
    <w:rsid w:val="00F403E4"/>
    <w:rsid w:val="00F63C3E"/>
    <w:rsid w:val="00F700A2"/>
    <w:rsid w:val="00F76262"/>
    <w:rsid w:val="00F90BA4"/>
    <w:rsid w:val="00FB2A79"/>
    <w:rsid w:val="00FC11C7"/>
    <w:rsid w:val="00FC1B5E"/>
    <w:rsid w:val="00FC5386"/>
    <w:rsid w:val="00FC78F5"/>
    <w:rsid w:val="00FD1560"/>
    <w:rsid w:val="00FD2F1D"/>
    <w:rsid w:val="00FD6AAD"/>
    <w:rsid w:val="00FD7BD9"/>
    <w:rsid w:val="00FE5B63"/>
    <w:rsid w:val="00FF67B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30721"/>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DE355E"/>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purl.org/dc/dcmitype/"/>
    <ds:schemaRef ds:uri="http://schemas.microsoft.com/office/infopath/2007/PartnerControls"/>
    <ds:schemaRef ds:uri="http://purl.org/dc/elements/1.1/"/>
    <ds:schemaRef ds:uri="bbd61249-83b9-438e-a84b-789da273a8cb"/>
    <ds:schemaRef ds:uri="5e36aeda-f48f-46f3-9de8-7474189645c5"/>
    <ds:schemaRef ds:uri="http://www.w3.org/XML/1998/namespace"/>
  </ds:schemaRefs>
</ds:datastoreItem>
</file>

<file path=customXml/itemProps2.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2FC8394E-093D-4412-8C55-093E1A3C33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1</Pages>
  <Words>32430</Words>
  <Characters>184857</Characters>
  <Application>Microsoft Office Word</Application>
  <DocSecurity>0</DocSecurity>
  <Lines>1540</Lines>
  <Paragraphs>433</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6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3</cp:revision>
  <dcterms:created xsi:type="dcterms:W3CDTF">2020-09-22T09:46:00Z</dcterms:created>
  <dcterms:modified xsi:type="dcterms:W3CDTF">2020-10-07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s://csl.mendeley.com/styles/450365071/apa</vt:lpwstr>
  </property>
  <property fmtid="{D5CDD505-2E9C-101B-9397-08002B2CF9AE}" pid="10" name="Mendeley Recent Style Name 2_1">
    <vt:lpwstr>American Psychological Association 6th edition - Guntur Kusuma</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6DE130CAEB37044C9F27A096B751B6FA</vt:lpwstr>
  </property>
</Properties>
</file>